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62462" w:rsidRDefault="00F62462">
      <w:r>
        <w:fldChar w:fldCharType="begin">
          <w:fldData xml:space="preserve">PjM1PC9SZWNOdW0+PHJlY29yZD48cmVjLW51bWJlcj4zNTwvcmVjLW51bWJlcj48Zm9yZWlnbi1r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</w:fldData>
        </w:fldChar>
      </w:r>
      <w:r>
        <w:instrText xml:space="preserve"> ADDIN EN.CITE </w:instrText>
      </w:r>
      <w:r>
        <w:fldChar w:fldCharType="begin">
          <w:fldData xml:space="preserve">PEVuZE5vdGU+PENpdGU+PEF1dGhvcj5CYWhkYW5hdTwvQXV0aG9yPjxZZWFyPjIwMTQ8L1llYXI+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==
</w:fldData>
        </w:fldChar>
      </w:r>
      <w:r>
        <w:instrText xml:space="preserve"> ADDIN EN.CITE.DATA </w:instrText>
      </w:r>
      <w:r>
        <w:fldChar w:fldCharType="end"/>
      </w:r>
      <w:r>
        <w:fldChar w:fldCharType="begin">
          <w:fldData xml:space="preserve">PjM1PC9SZWNOdW0+PHJlY29yZD48cmVjLW51bWJlcj4zNTwvcmVjLW51bWJlcj48Zm9yZWlnbi1r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</w:fldData>
        </w:fldChar>
      </w:r>
      <w:r>
        <w:instrText xml:space="preserve"> ADDIN EN.CITE.DATA </w:instrText>
      </w:r>
      <w:r>
        <w:fldChar w:fldCharType="end"/>
      </w:r>
      <w:r>
        <w:fldChar w:fldCharType="separate"/>
      </w:r>
      <w:r>
        <w:rPr>
          <w:noProof/>
        </w:rPr>
        <w:t>[1-62]</w:t>
      </w:r>
      <w:r>
        <w:fldChar w:fldCharType="end"/>
      </w:r>
    </w:p>
    <w:p w:rsidR="00FB2CED" w:rsidRPr="00FB2CED" w:rsidRDefault="00FB2CED">
      <w:pPr>
        <w:rPr>
          <w:rFonts w:hint="eastAsia"/>
          <w:b/>
        </w:rPr>
      </w:pPr>
      <w:r>
        <w:rPr>
          <w:rFonts w:hint="eastAsia"/>
        </w:rPr>
        <w:t>F</w:t>
      </w:r>
      <w:r>
        <w:t xml:space="preserve">rom </w:t>
      </w:r>
      <w:r w:rsidRPr="00FB2CED">
        <w:rPr>
          <w:b/>
        </w:rPr>
        <w:t>Unsupervised Predictive Memory in a Goal-Directed Agent</w:t>
      </w:r>
      <w:r w:rsidR="00AD7489">
        <w:rPr>
          <w:b/>
        </w:rPr>
        <w:t>.pdf</w:t>
      </w:r>
      <w:bookmarkStart w:id="0" w:name="_GoBack"/>
      <w:bookmarkEnd w:id="0"/>
    </w:p>
    <w:p w:rsidR="00F62462" w:rsidRDefault="00F62462"/>
    <w:p w:rsidR="00F62462" w:rsidRDefault="00F62462" w:rsidP="00F62462">
      <w:pPr>
        <w:pStyle w:val="EndNoteBibliography"/>
        <w:ind w:left="720" w:hanging="720"/>
        <w:rPr>
          <w:noProof/>
        </w:rPr>
      </w:pPr>
      <w:r>
        <w:fldChar w:fldCharType="begin"/>
      </w:r>
      <w:r>
        <w:instrText xml:space="preserve"> ADDIN EN.REFLIST </w:instrText>
      </w:r>
      <w:r>
        <w:fldChar w:fldCharType="separate"/>
      </w:r>
      <w:r w:rsidRPr="00F62462">
        <w:rPr>
          <w:noProof/>
        </w:rPr>
        <w:t>1.</w:t>
      </w:r>
      <w:r w:rsidRPr="00F62462">
        <w:rPr>
          <w:noProof/>
        </w:rPr>
        <w:tab/>
        <w:t xml:space="preserve">Bahdanau, D., K. Cho, and Y.J.a.p.a. Bengio, </w:t>
      </w:r>
      <w:r w:rsidRPr="00F62462">
        <w:rPr>
          <w:i/>
          <w:noProof/>
        </w:rPr>
        <w:t>Neural machine translation by jointly learning to align and translate.</w:t>
      </w:r>
      <w:r w:rsidRPr="00F62462">
        <w:rPr>
          <w:noProof/>
        </w:rPr>
        <w:t xml:space="preserve"> 2014.</w:t>
      </w:r>
    </w:p>
    <w:p w:rsidR="008321AB" w:rsidRPr="008321AB" w:rsidRDefault="008321AB" w:rsidP="006912BA">
      <w:pPr>
        <w:pStyle w:val="EndNoteBibliography"/>
        <w:ind w:left="720"/>
        <w:rPr>
          <w:noProof/>
        </w:rPr>
      </w:pPr>
      <w:r w:rsidRPr="006912BA">
        <w:rPr>
          <w:noProof/>
        </w:rPr>
        <w:t>神经机器翻译是最近提出的机器翻译方法。与传统的统计机器翻译不同，神经机器翻译旨在构建单个神经网络，可以联合调整以最大化翻译性能。</w:t>
      </w:r>
    </w:p>
    <w:p w:rsidR="00F62462" w:rsidRPr="00F62462" w:rsidRDefault="00F62462" w:rsidP="00F62462">
      <w:pPr>
        <w:pStyle w:val="EndNoteBibliography"/>
        <w:ind w:left="720" w:hanging="720"/>
        <w:rPr>
          <w:noProof/>
        </w:rPr>
      </w:pPr>
      <w:r w:rsidRPr="00F62462">
        <w:rPr>
          <w:noProof/>
        </w:rPr>
        <w:t>2.</w:t>
      </w:r>
      <w:r w:rsidRPr="00F62462">
        <w:rPr>
          <w:noProof/>
        </w:rPr>
        <w:tab/>
        <w:t xml:space="preserve">BAHLDW, H., </w:t>
      </w:r>
      <w:r w:rsidRPr="00F62462">
        <w:rPr>
          <w:i/>
          <w:noProof/>
        </w:rPr>
        <w:t>Cerebral cortex as model builder.</w:t>
      </w:r>
      <w:r w:rsidRPr="00F62462">
        <w:rPr>
          <w:noProof/>
        </w:rPr>
        <w:t xml:space="preserve"> 1955.</w:t>
      </w:r>
    </w:p>
    <w:p w:rsidR="00555B7A" w:rsidRDefault="00F62462" w:rsidP="006912BA">
      <w:pPr>
        <w:pStyle w:val="EndNoteBibliography"/>
        <w:ind w:left="720" w:hanging="720"/>
        <w:rPr>
          <w:noProof/>
        </w:rPr>
      </w:pPr>
      <w:r w:rsidRPr="00F62462">
        <w:rPr>
          <w:noProof/>
        </w:rPr>
        <w:t>3.</w:t>
      </w:r>
      <w:r w:rsidRPr="00F62462">
        <w:rPr>
          <w:noProof/>
        </w:rPr>
        <w:tab/>
        <w:t xml:space="preserve">Bastos, A.M., et al., </w:t>
      </w:r>
      <w:r w:rsidRPr="00F62462">
        <w:rPr>
          <w:i/>
          <w:noProof/>
        </w:rPr>
        <w:t>Canonical microcircuits for predictive coding.</w:t>
      </w:r>
      <w:r w:rsidRPr="00F62462">
        <w:rPr>
          <w:noProof/>
        </w:rPr>
        <w:t xml:space="preserve"> 2012. </w:t>
      </w:r>
      <w:r w:rsidRPr="00F62462">
        <w:rPr>
          <w:b/>
          <w:noProof/>
        </w:rPr>
        <w:t>76</w:t>
      </w:r>
      <w:r w:rsidRPr="00F62462">
        <w:rPr>
          <w:noProof/>
        </w:rPr>
        <w:t>(4): p. 695-711.</w:t>
      </w:r>
    </w:p>
    <w:p w:rsidR="00555B7A" w:rsidRPr="00F62462" w:rsidRDefault="00555B7A" w:rsidP="00555B7A">
      <w:pPr>
        <w:pStyle w:val="EndNoteBibliography"/>
        <w:ind w:left="720"/>
        <w:rPr>
          <w:noProof/>
        </w:rPr>
      </w:pPr>
      <w:r w:rsidRPr="00555B7A">
        <w:rPr>
          <w:noProof/>
        </w:rPr>
        <w:t>我们重新审视了已知的观点，即在等级皮层区域之间传递的信息实现了贝叶斯推理的一种形式 - 仔细关注神经元群体之间内在联系的含义。 通过导出用于这些计算的规范形式，可以将特定神经元群体与特定计算角色相关联。</w:t>
      </w:r>
    </w:p>
    <w:p w:rsidR="00F62462" w:rsidRPr="00F62462" w:rsidRDefault="00F62462" w:rsidP="00F62462">
      <w:pPr>
        <w:pStyle w:val="EndNoteBibliography"/>
        <w:ind w:left="720" w:hanging="720"/>
        <w:rPr>
          <w:noProof/>
        </w:rPr>
      </w:pPr>
      <w:r w:rsidRPr="00F62462">
        <w:rPr>
          <w:noProof/>
        </w:rPr>
        <w:t>4.</w:t>
      </w:r>
      <w:r w:rsidRPr="00F62462">
        <w:rPr>
          <w:noProof/>
        </w:rPr>
        <w:tab/>
        <w:t xml:space="preserve">Beattie, C., et al., </w:t>
      </w:r>
      <w:r w:rsidRPr="00F62462">
        <w:rPr>
          <w:i/>
          <w:noProof/>
        </w:rPr>
        <w:t>Deepmind lab.</w:t>
      </w:r>
      <w:r w:rsidRPr="00F62462">
        <w:rPr>
          <w:noProof/>
        </w:rPr>
        <w:t xml:space="preserve"> 2016.</w:t>
      </w:r>
    </w:p>
    <w:p w:rsidR="00F62462" w:rsidRPr="00F62462" w:rsidRDefault="00F62462" w:rsidP="00F62462">
      <w:pPr>
        <w:pStyle w:val="EndNoteBibliography"/>
        <w:ind w:left="720" w:hanging="720"/>
        <w:rPr>
          <w:noProof/>
        </w:rPr>
      </w:pPr>
      <w:r w:rsidRPr="00F62462">
        <w:rPr>
          <w:noProof/>
        </w:rPr>
        <w:t>5.</w:t>
      </w:r>
      <w:r w:rsidRPr="00F62462">
        <w:rPr>
          <w:noProof/>
        </w:rPr>
        <w:tab/>
        <w:t xml:space="preserve">Blodgett, H.C.J.U.o.C.p.i.p., </w:t>
      </w:r>
      <w:r w:rsidRPr="00F62462">
        <w:rPr>
          <w:i/>
          <w:noProof/>
        </w:rPr>
        <w:t>The effect of the introduction of reward upon the maze performance of rats.</w:t>
      </w:r>
      <w:r w:rsidRPr="00F62462">
        <w:rPr>
          <w:noProof/>
        </w:rPr>
        <w:t xml:space="preserve"> 1929.</w:t>
      </w:r>
    </w:p>
    <w:p w:rsidR="00F62462" w:rsidRDefault="00F62462" w:rsidP="00F62462">
      <w:pPr>
        <w:pStyle w:val="EndNoteBibliography"/>
        <w:ind w:left="720" w:hanging="720"/>
        <w:rPr>
          <w:noProof/>
        </w:rPr>
      </w:pPr>
      <w:r w:rsidRPr="00F62462">
        <w:rPr>
          <w:noProof/>
        </w:rPr>
        <w:t>6.</w:t>
      </w:r>
      <w:r w:rsidRPr="00F62462">
        <w:rPr>
          <w:noProof/>
        </w:rPr>
        <w:tab/>
        <w:t xml:space="preserve">Brady, T.F., et al., </w:t>
      </w:r>
      <w:r w:rsidRPr="00F62462">
        <w:rPr>
          <w:i/>
          <w:noProof/>
        </w:rPr>
        <w:t>Visual long-term memory has a massive storage capacity for object details.</w:t>
      </w:r>
      <w:r w:rsidRPr="00F62462">
        <w:rPr>
          <w:noProof/>
        </w:rPr>
        <w:t xml:space="preserve"> 2008. </w:t>
      </w:r>
      <w:r w:rsidRPr="00F62462">
        <w:rPr>
          <w:b/>
          <w:noProof/>
        </w:rPr>
        <w:t>105</w:t>
      </w:r>
      <w:r w:rsidRPr="00F62462">
        <w:rPr>
          <w:noProof/>
        </w:rPr>
        <w:t>(38): p. 14325-14329.</w:t>
      </w:r>
    </w:p>
    <w:p w:rsidR="006912BA" w:rsidRPr="00F62462" w:rsidRDefault="006912BA" w:rsidP="006912BA">
      <w:pPr>
        <w:pStyle w:val="EndNoteBibliography"/>
        <w:ind w:left="720"/>
        <w:rPr>
          <w:noProof/>
        </w:rPr>
      </w:pPr>
      <w:r w:rsidRPr="006912BA">
        <w:rPr>
          <w:noProof/>
        </w:rPr>
        <w:t>记忆研究的一个主要教训是人类的记忆力是错误的，不精确的，并且受到干扰。这些结果对认知模型有影响，其中容量限制强加了主要的计算约束（例如，对象识别的模型），并且对存储器存储和检索的神经模型提出了挑战，其必须能够解释如此大的和详细的存储容量。</w:t>
      </w:r>
    </w:p>
    <w:p w:rsidR="00F62462" w:rsidRDefault="00F62462" w:rsidP="00F62462">
      <w:pPr>
        <w:pStyle w:val="EndNoteBibliography"/>
        <w:ind w:left="720" w:hanging="720"/>
        <w:rPr>
          <w:noProof/>
        </w:rPr>
      </w:pPr>
      <w:r w:rsidRPr="00F62462">
        <w:rPr>
          <w:noProof/>
        </w:rPr>
        <w:t>7.</w:t>
      </w:r>
      <w:r w:rsidRPr="00F62462">
        <w:rPr>
          <w:noProof/>
        </w:rPr>
        <w:tab/>
        <w:t xml:space="preserve">Clayton, N.S. and A.J.N. Dickinson, </w:t>
      </w:r>
      <w:r w:rsidRPr="00F62462">
        <w:rPr>
          <w:i/>
          <w:noProof/>
        </w:rPr>
        <w:t>Episodic-like memory during cache recovery by scrub jays.</w:t>
      </w:r>
      <w:r w:rsidRPr="00F62462">
        <w:rPr>
          <w:noProof/>
        </w:rPr>
        <w:t xml:space="preserve"> 1998. </w:t>
      </w:r>
      <w:r w:rsidRPr="00F62462">
        <w:rPr>
          <w:b/>
          <w:noProof/>
        </w:rPr>
        <w:t>395</w:t>
      </w:r>
      <w:r w:rsidRPr="00F62462">
        <w:rPr>
          <w:noProof/>
        </w:rPr>
        <w:t>(6699): p. 272.</w:t>
      </w:r>
    </w:p>
    <w:p w:rsidR="006912BA" w:rsidRPr="00F62462" w:rsidRDefault="006912BA" w:rsidP="006912BA">
      <w:pPr>
        <w:pStyle w:val="EndNoteBibliography"/>
        <w:ind w:left="720"/>
        <w:rPr>
          <w:noProof/>
        </w:rPr>
      </w:pPr>
      <w:r w:rsidRPr="006912BA">
        <w:rPr>
          <w:noProof/>
        </w:rPr>
        <w:t>jays的恢复偏好表明记录了特定食物的缓存地点和时间，从而实现了非人类动物中类似情节记忆的行为标准。</w:t>
      </w:r>
    </w:p>
    <w:p w:rsidR="00F62462" w:rsidRDefault="00F62462" w:rsidP="00F62462">
      <w:pPr>
        <w:pStyle w:val="EndNoteBibliography"/>
        <w:ind w:left="720" w:hanging="720"/>
        <w:rPr>
          <w:noProof/>
        </w:rPr>
      </w:pPr>
      <w:r w:rsidRPr="00F62462">
        <w:rPr>
          <w:noProof/>
        </w:rPr>
        <w:t>8.</w:t>
      </w:r>
      <w:r w:rsidRPr="00F62462">
        <w:rPr>
          <w:noProof/>
        </w:rPr>
        <w:tab/>
        <w:t xml:space="preserve">Corbit, L.H. and B.W.J.J.o.N. Balleine, </w:t>
      </w:r>
      <w:r w:rsidRPr="00F62462">
        <w:rPr>
          <w:i/>
          <w:noProof/>
        </w:rPr>
        <w:t>The role of the hippocampus in instrumental conditioning.</w:t>
      </w:r>
      <w:r w:rsidRPr="00F62462">
        <w:rPr>
          <w:noProof/>
        </w:rPr>
        <w:t xml:space="preserve"> 2000. </w:t>
      </w:r>
      <w:r w:rsidRPr="00F62462">
        <w:rPr>
          <w:b/>
          <w:noProof/>
        </w:rPr>
        <w:t>20</w:t>
      </w:r>
      <w:r w:rsidRPr="00F62462">
        <w:rPr>
          <w:noProof/>
        </w:rPr>
        <w:t>(11): p. 4233-4239.</w:t>
      </w:r>
    </w:p>
    <w:p w:rsidR="005013ED" w:rsidRPr="00F62462" w:rsidRDefault="005013ED" w:rsidP="005013ED">
      <w:pPr>
        <w:pStyle w:val="EndNoteBibliography"/>
        <w:ind w:left="720"/>
        <w:rPr>
          <w:noProof/>
        </w:rPr>
      </w:pPr>
      <w:r w:rsidRPr="005013ED">
        <w:rPr>
          <w:noProof/>
        </w:rPr>
        <w:t>大量证据表明，在仪器调节中，大鼠可以编码它们所暴露的特定作用 - 结果关联以及动作产生其相关结果的因果程度。三项实验评估了海马体在编码器乐学习的这些方面的参与。这些结果表明，在器械条件反射中，背侧海马的损伤选择性地损害大鼠代表动作与其后果之间的因果关系的能力。</w:t>
      </w:r>
    </w:p>
    <w:p w:rsidR="00F62462" w:rsidRPr="00F62462" w:rsidRDefault="00F62462" w:rsidP="00F62462">
      <w:pPr>
        <w:pStyle w:val="EndNoteBibliography"/>
        <w:ind w:left="720" w:hanging="720"/>
        <w:rPr>
          <w:noProof/>
        </w:rPr>
      </w:pPr>
      <w:r w:rsidRPr="00F62462">
        <w:rPr>
          <w:noProof/>
        </w:rPr>
        <w:t>9.</w:t>
      </w:r>
      <w:r w:rsidRPr="00F62462">
        <w:rPr>
          <w:noProof/>
        </w:rPr>
        <w:tab/>
        <w:t xml:space="preserve">Dayan, P.J.N.C., </w:t>
      </w:r>
      <w:r w:rsidRPr="00F62462">
        <w:rPr>
          <w:i/>
          <w:noProof/>
        </w:rPr>
        <w:t>Improving generalization for temporal difference learning: The successor representation.</w:t>
      </w:r>
      <w:r w:rsidRPr="00F62462">
        <w:rPr>
          <w:noProof/>
        </w:rPr>
        <w:t xml:space="preserve"> 1993. </w:t>
      </w:r>
      <w:r w:rsidRPr="00F62462">
        <w:rPr>
          <w:b/>
          <w:noProof/>
        </w:rPr>
        <w:t>5</w:t>
      </w:r>
      <w:r w:rsidRPr="00F62462">
        <w:rPr>
          <w:noProof/>
        </w:rPr>
        <w:t>(4): p. 613-624.</w:t>
      </w:r>
    </w:p>
    <w:p w:rsidR="00F62462" w:rsidRPr="00F62462" w:rsidRDefault="00F62462" w:rsidP="00F62462">
      <w:pPr>
        <w:pStyle w:val="EndNoteBibliography"/>
        <w:ind w:left="720" w:hanging="720"/>
        <w:rPr>
          <w:noProof/>
        </w:rPr>
      </w:pPr>
      <w:r w:rsidRPr="00F62462">
        <w:rPr>
          <w:noProof/>
        </w:rPr>
        <w:t>10.</w:t>
      </w:r>
      <w:r w:rsidRPr="00F62462">
        <w:rPr>
          <w:noProof/>
        </w:rPr>
        <w:tab/>
        <w:t xml:space="preserve">Drucker, H., et al., </w:t>
      </w:r>
      <w:r w:rsidRPr="00F62462">
        <w:rPr>
          <w:i/>
          <w:noProof/>
        </w:rPr>
        <w:t>Boosting and other ensemble methods.</w:t>
      </w:r>
      <w:r w:rsidRPr="00F62462">
        <w:rPr>
          <w:noProof/>
        </w:rPr>
        <w:t xml:space="preserve"> 1994. </w:t>
      </w:r>
      <w:r w:rsidRPr="00F62462">
        <w:rPr>
          <w:b/>
          <w:noProof/>
        </w:rPr>
        <w:t>6</w:t>
      </w:r>
      <w:r w:rsidRPr="00F62462">
        <w:rPr>
          <w:noProof/>
        </w:rPr>
        <w:t>(6): p. 1289-1301.</w:t>
      </w:r>
    </w:p>
    <w:p w:rsidR="00F62462" w:rsidRDefault="00F62462" w:rsidP="00F62462">
      <w:pPr>
        <w:pStyle w:val="EndNoteBibliography"/>
        <w:ind w:left="720" w:hanging="720"/>
        <w:rPr>
          <w:noProof/>
        </w:rPr>
      </w:pPr>
      <w:r w:rsidRPr="00F62462">
        <w:rPr>
          <w:noProof/>
        </w:rPr>
        <w:t>11.</w:t>
      </w:r>
      <w:r w:rsidRPr="00F62462">
        <w:rPr>
          <w:noProof/>
        </w:rPr>
        <w:tab/>
        <w:t xml:space="preserve">Duan, Y., et al. </w:t>
      </w:r>
      <w:r w:rsidRPr="00F62462">
        <w:rPr>
          <w:i/>
          <w:noProof/>
        </w:rPr>
        <w:t>One-shot imitation learning</w:t>
      </w:r>
      <w:r w:rsidRPr="00F62462">
        <w:rPr>
          <w:noProof/>
        </w:rPr>
        <w:t xml:space="preserve">. in </w:t>
      </w:r>
      <w:r w:rsidRPr="00F62462">
        <w:rPr>
          <w:i/>
          <w:noProof/>
        </w:rPr>
        <w:t>Advances in neural information processing systems</w:t>
      </w:r>
      <w:r w:rsidRPr="00F62462">
        <w:rPr>
          <w:noProof/>
        </w:rPr>
        <w:t>. 2017.</w:t>
      </w:r>
    </w:p>
    <w:p w:rsidR="00F33A9A" w:rsidRPr="00F62462" w:rsidRDefault="00F33A9A" w:rsidP="00F33A9A">
      <w:pPr>
        <w:pStyle w:val="EndNoteBibliography"/>
        <w:ind w:left="720"/>
        <w:rPr>
          <w:noProof/>
        </w:rPr>
      </w:pPr>
      <w:r w:rsidRPr="00F33A9A">
        <w:rPr>
          <w:noProof/>
        </w:rPr>
        <w:t>模仿学习通常被用于孤立地解决不同的任务。这通常需要仔细的特征工程或大量的样本。这远远不是我们想要的：理想情况下，机器人应该能够从任何特定任务的极少数演示中学习，并立即推广到同一任务的新情况，而无需任务特定的工程。在本文中，我们提出了一个实现这种能力的元学习框架，我们称之为一次性模仿学习。</w:t>
      </w:r>
    </w:p>
    <w:p w:rsidR="00F62462" w:rsidRDefault="00F62462" w:rsidP="00F62462">
      <w:pPr>
        <w:pStyle w:val="EndNoteBibliography"/>
        <w:ind w:left="720" w:hanging="720"/>
        <w:rPr>
          <w:noProof/>
        </w:rPr>
      </w:pPr>
      <w:r w:rsidRPr="00F62462">
        <w:rPr>
          <w:noProof/>
        </w:rPr>
        <w:t>12.</w:t>
      </w:r>
      <w:r w:rsidRPr="00F62462">
        <w:rPr>
          <w:noProof/>
        </w:rPr>
        <w:tab/>
        <w:t xml:space="preserve">Dumoulin, V. and F.J.a.p.a. Visin, </w:t>
      </w:r>
      <w:r w:rsidRPr="00F62462">
        <w:rPr>
          <w:i/>
          <w:noProof/>
        </w:rPr>
        <w:t>A guide to convolution arithmetic for deep learning.</w:t>
      </w:r>
      <w:r w:rsidRPr="00F62462">
        <w:rPr>
          <w:noProof/>
        </w:rPr>
        <w:t xml:space="preserve"> 2016.</w:t>
      </w:r>
    </w:p>
    <w:p w:rsidR="00B9385A" w:rsidRPr="00F62462" w:rsidRDefault="00B9385A" w:rsidP="00B9385A">
      <w:pPr>
        <w:pStyle w:val="EndNoteBibliography"/>
        <w:ind w:left="720"/>
        <w:rPr>
          <w:noProof/>
        </w:rPr>
      </w:pPr>
      <w:r w:rsidRPr="00B9385A">
        <w:rPr>
          <w:noProof/>
        </w:rPr>
        <w:t>我们介绍了一个指南，以帮助深度学习从业者理解和操纵卷积神经网络架构。 该指南阐明了卷积，汇集和转置卷积层的各种属性（输入形状，核形状，零填充，步幅和输出形状）之间的关系，以及卷积和转置卷积层之间的关系。 针对各种情况导出关系，并且为</w:t>
      </w:r>
      <w:r w:rsidRPr="00B9385A">
        <w:rPr>
          <w:noProof/>
        </w:rPr>
        <w:lastRenderedPageBreak/>
        <w:t>了使它们直观而进行说明。</w:t>
      </w:r>
    </w:p>
    <w:p w:rsidR="00F62462" w:rsidRPr="00F62462" w:rsidRDefault="00F62462" w:rsidP="00F62462">
      <w:pPr>
        <w:pStyle w:val="EndNoteBibliography"/>
        <w:ind w:left="720" w:hanging="720"/>
        <w:rPr>
          <w:noProof/>
        </w:rPr>
      </w:pPr>
      <w:r w:rsidRPr="00F62462">
        <w:rPr>
          <w:noProof/>
        </w:rPr>
        <w:t>13.</w:t>
      </w:r>
      <w:r w:rsidRPr="00F62462">
        <w:rPr>
          <w:noProof/>
        </w:rPr>
        <w:tab/>
        <w:t xml:space="preserve">Eliasmith, C., et al., </w:t>
      </w:r>
      <w:r w:rsidRPr="00F62462">
        <w:rPr>
          <w:i/>
          <w:noProof/>
        </w:rPr>
        <w:t>A large-scale model of the functioning brain.</w:t>
      </w:r>
      <w:r w:rsidRPr="00F62462">
        <w:rPr>
          <w:noProof/>
        </w:rPr>
        <w:t xml:space="preserve"> 2012. </w:t>
      </w:r>
      <w:r w:rsidRPr="00F62462">
        <w:rPr>
          <w:b/>
          <w:noProof/>
        </w:rPr>
        <w:t>338</w:t>
      </w:r>
      <w:r w:rsidRPr="00F62462">
        <w:rPr>
          <w:noProof/>
        </w:rPr>
        <w:t>(6111): p. 1202-1205.</w:t>
      </w:r>
    </w:p>
    <w:p w:rsidR="00F62462" w:rsidRDefault="00F62462" w:rsidP="00F62462">
      <w:pPr>
        <w:pStyle w:val="EndNoteBibliography"/>
        <w:ind w:left="720" w:hanging="720"/>
        <w:rPr>
          <w:noProof/>
        </w:rPr>
      </w:pPr>
      <w:r w:rsidRPr="00F62462">
        <w:rPr>
          <w:noProof/>
        </w:rPr>
        <w:t>14.</w:t>
      </w:r>
      <w:r w:rsidRPr="00F62462">
        <w:rPr>
          <w:noProof/>
        </w:rPr>
        <w:tab/>
        <w:t xml:space="preserve">Finkelstein, A., L. Las, and N.J.A.r.o.n. Ulanovsky, </w:t>
      </w:r>
      <w:r w:rsidRPr="00F62462">
        <w:rPr>
          <w:i/>
          <w:noProof/>
        </w:rPr>
        <w:t>3-D maps and compasses in the brain.</w:t>
      </w:r>
      <w:r w:rsidRPr="00F62462">
        <w:rPr>
          <w:noProof/>
        </w:rPr>
        <w:t xml:space="preserve"> 2016. </w:t>
      </w:r>
      <w:r w:rsidRPr="00F62462">
        <w:rPr>
          <w:b/>
          <w:noProof/>
        </w:rPr>
        <w:t>39</w:t>
      </w:r>
      <w:r w:rsidRPr="00F62462">
        <w:rPr>
          <w:noProof/>
        </w:rPr>
        <w:t>: p. 171-196.</w:t>
      </w:r>
    </w:p>
    <w:p w:rsidR="005F0D94" w:rsidRPr="00F62462" w:rsidRDefault="005F0D94" w:rsidP="005F0D94">
      <w:pPr>
        <w:pStyle w:val="EndNoteBibliography"/>
        <w:ind w:left="720"/>
        <w:rPr>
          <w:noProof/>
        </w:rPr>
      </w:pPr>
      <w:r w:rsidRPr="005F0D94">
        <w:rPr>
          <w:noProof/>
        </w:rPr>
        <w:t>我们认为海马位置 - 细胞图在所有三个维度上都是度量的，并且可能由2-D和3-D片段组成，这些片段通过3-D头部方向单元被拼接成全局3-D度量表示。 最后，我们提出海马结构可能实现卡尔曼滤波器的神经模拟，卡尔曼滤波器是用于三维导航的标准工程算法。</w:t>
      </w:r>
    </w:p>
    <w:p w:rsidR="00F62462" w:rsidRDefault="00F62462" w:rsidP="00F62462">
      <w:pPr>
        <w:pStyle w:val="EndNoteBibliography"/>
        <w:ind w:left="720" w:hanging="720"/>
        <w:rPr>
          <w:noProof/>
        </w:rPr>
      </w:pPr>
      <w:r w:rsidRPr="00F62462">
        <w:rPr>
          <w:noProof/>
        </w:rPr>
        <w:t>15.</w:t>
      </w:r>
      <w:r w:rsidRPr="00F62462">
        <w:rPr>
          <w:noProof/>
        </w:rPr>
        <w:tab/>
        <w:t xml:space="preserve">Gemici, M., et al., </w:t>
      </w:r>
      <w:r w:rsidRPr="00F62462">
        <w:rPr>
          <w:i/>
          <w:noProof/>
        </w:rPr>
        <w:t>Generative temporal models with memory.</w:t>
      </w:r>
      <w:r w:rsidRPr="00F62462">
        <w:rPr>
          <w:noProof/>
        </w:rPr>
        <w:t xml:space="preserve"> 2017.</w:t>
      </w:r>
    </w:p>
    <w:p w:rsidR="00624BBA" w:rsidRPr="00F62462" w:rsidRDefault="00624BBA" w:rsidP="00624BBA">
      <w:pPr>
        <w:pStyle w:val="EndNoteBibliography"/>
        <w:ind w:left="720"/>
        <w:rPr>
          <w:noProof/>
        </w:rPr>
      </w:pPr>
      <w:r w:rsidRPr="00624BBA">
        <w:rPr>
          <w:noProof/>
        </w:rPr>
        <w:t>我们考虑使用长程依赖性对时间数据建模的一般问题，其中基于时间上遥远的过去观察，新观察是完全或部分可预测的。一个足够强大的时间模型应该将序列的可预测元素与不可预测的元素分开，表达对那些不可预测元素的不确定性，并快速识别可能有助于预测未来的新元素。为了创建这样的模型，我们介绍了使用外部存储器系统增强的Generative Temporal Models。它们是在变分推理框架内开发的，它提供了一种实用的培训方法和方法，以深入了解模型的运作。我们在一系列稀疏的长期时间依赖性问题上表明，这些模型从序列的早期存储信息，并有效地重用这些存储的信息。这使得它们比基于众所周知的递归神经网络（如LSTM）的现有模型表现得更好。</w:t>
      </w:r>
    </w:p>
    <w:p w:rsidR="00F62462" w:rsidRPr="00F62462" w:rsidRDefault="00F62462" w:rsidP="00F62462">
      <w:pPr>
        <w:pStyle w:val="EndNoteBibliography"/>
        <w:ind w:left="720" w:hanging="720"/>
        <w:rPr>
          <w:noProof/>
        </w:rPr>
      </w:pPr>
      <w:r w:rsidRPr="00F62462">
        <w:rPr>
          <w:noProof/>
        </w:rPr>
        <w:t>16.</w:t>
      </w:r>
      <w:r w:rsidRPr="00F62462">
        <w:rPr>
          <w:noProof/>
        </w:rPr>
        <w:tab/>
        <w:t xml:space="preserve">Gluck, M.A. and C.E.J.H. Myers, </w:t>
      </w:r>
      <w:r w:rsidRPr="00F62462">
        <w:rPr>
          <w:i/>
          <w:noProof/>
        </w:rPr>
        <w:t>Hippocampal mediation of stimulus representation: A computational theory.</w:t>
      </w:r>
      <w:r w:rsidRPr="00F62462">
        <w:rPr>
          <w:noProof/>
        </w:rPr>
        <w:t xml:space="preserve"> 1993. </w:t>
      </w:r>
      <w:r w:rsidRPr="00F62462">
        <w:rPr>
          <w:b/>
          <w:noProof/>
        </w:rPr>
        <w:t>3</w:t>
      </w:r>
      <w:r w:rsidRPr="00F62462">
        <w:rPr>
          <w:noProof/>
        </w:rPr>
        <w:t>(4): p. 491-516.</w:t>
      </w:r>
    </w:p>
    <w:p w:rsidR="00F62462" w:rsidRDefault="00F62462" w:rsidP="00F62462">
      <w:pPr>
        <w:pStyle w:val="EndNoteBibliography"/>
        <w:ind w:left="720" w:hanging="720"/>
        <w:rPr>
          <w:noProof/>
        </w:rPr>
      </w:pPr>
      <w:r w:rsidRPr="00F62462">
        <w:rPr>
          <w:noProof/>
        </w:rPr>
        <w:t>17.</w:t>
      </w:r>
      <w:r w:rsidRPr="00F62462">
        <w:rPr>
          <w:noProof/>
        </w:rPr>
        <w:tab/>
        <w:t xml:space="preserve">Graves, A., A.-r. Mohamed, and G. Hinton. </w:t>
      </w:r>
      <w:r w:rsidRPr="00F62462">
        <w:rPr>
          <w:i/>
          <w:noProof/>
        </w:rPr>
        <w:t>Speech recognition with deep recurrent neural networks</w:t>
      </w:r>
      <w:r w:rsidRPr="00F62462">
        <w:rPr>
          <w:noProof/>
        </w:rPr>
        <w:t xml:space="preserve">. in </w:t>
      </w:r>
      <w:r w:rsidRPr="00F62462">
        <w:rPr>
          <w:i/>
          <w:noProof/>
        </w:rPr>
        <w:t>2013 IEEE international conference on acoustics, speech and signal processing</w:t>
      </w:r>
      <w:r w:rsidRPr="00F62462">
        <w:rPr>
          <w:noProof/>
        </w:rPr>
        <w:t>. 2013. IEEE.</w:t>
      </w:r>
    </w:p>
    <w:p w:rsidR="00624BBA" w:rsidRPr="00F62462" w:rsidRDefault="00624BBA" w:rsidP="00624BBA">
      <w:pPr>
        <w:pStyle w:val="EndNoteBibliography"/>
        <w:ind w:left="720"/>
        <w:rPr>
          <w:noProof/>
        </w:rPr>
      </w:pPr>
      <w:r w:rsidRPr="00624BBA">
        <w:rPr>
          <w:noProof/>
        </w:rPr>
        <w:t>本文研究了深度递归神经网络，它将深度网络中证明非常有效的多层次表示与灵活使用赋予RNN的远程上下文相结合。</w:t>
      </w:r>
    </w:p>
    <w:p w:rsidR="00F62462" w:rsidRDefault="00F62462" w:rsidP="00F62462">
      <w:pPr>
        <w:pStyle w:val="EndNoteBibliography"/>
        <w:ind w:left="720" w:hanging="720"/>
        <w:rPr>
          <w:noProof/>
        </w:rPr>
      </w:pPr>
      <w:r w:rsidRPr="00F62462">
        <w:rPr>
          <w:noProof/>
        </w:rPr>
        <w:t>18.</w:t>
      </w:r>
      <w:r w:rsidRPr="00F62462">
        <w:rPr>
          <w:noProof/>
        </w:rPr>
        <w:tab/>
        <w:t xml:space="preserve">Graves, A., et al., </w:t>
      </w:r>
      <w:r w:rsidRPr="00F62462">
        <w:rPr>
          <w:i/>
          <w:noProof/>
        </w:rPr>
        <w:t>Hybrid computing using a neural network with dynamic external memory.</w:t>
      </w:r>
      <w:r w:rsidRPr="00F62462">
        <w:rPr>
          <w:noProof/>
        </w:rPr>
        <w:t xml:space="preserve"> 2016. </w:t>
      </w:r>
      <w:r w:rsidRPr="00F62462">
        <w:rPr>
          <w:b/>
          <w:noProof/>
        </w:rPr>
        <w:t>538</w:t>
      </w:r>
      <w:r w:rsidRPr="00F62462">
        <w:rPr>
          <w:noProof/>
        </w:rPr>
        <w:t>(7626): p. 471.</w:t>
      </w:r>
    </w:p>
    <w:p w:rsidR="0017622F" w:rsidRPr="00F62462" w:rsidRDefault="0017622F" w:rsidP="0017622F">
      <w:pPr>
        <w:pStyle w:val="EndNoteBibliography"/>
        <w:ind w:left="720"/>
        <w:rPr>
          <w:noProof/>
        </w:rPr>
      </w:pPr>
      <w:r w:rsidRPr="0017622F">
        <w:rPr>
          <w:noProof/>
        </w:rPr>
        <w:t>人工神经网络非常擅长于感觉处理，序列学习和强化学习，但由于缺乏外部记忆，它们在表示变量和数据结构以及长时间存储数据的能力方面受到限制。在这里，我们介绍一种称为可微分神经计算机（DNC）的机器学习模型，它包括一个可以读写外部存储矩阵的神经网络，类似于传统计算机中的随机存取存储器。像传统计算机一样，它可以使用其内存来表示和操纵复杂的数据结构，但是，像神经网络一样，它可以从数据中学习。</w:t>
      </w:r>
    </w:p>
    <w:p w:rsidR="00F62462" w:rsidRDefault="00F62462" w:rsidP="00F62462">
      <w:pPr>
        <w:pStyle w:val="EndNoteBibliography"/>
        <w:ind w:left="720" w:hanging="720"/>
        <w:rPr>
          <w:noProof/>
        </w:rPr>
      </w:pPr>
      <w:r w:rsidRPr="00F62462">
        <w:rPr>
          <w:noProof/>
        </w:rPr>
        <w:t>19.</w:t>
      </w:r>
      <w:r w:rsidRPr="00F62462">
        <w:rPr>
          <w:noProof/>
        </w:rPr>
        <w:tab/>
        <w:t xml:space="preserve">He, K., et al. </w:t>
      </w:r>
      <w:r w:rsidRPr="00F62462">
        <w:rPr>
          <w:i/>
          <w:noProof/>
        </w:rPr>
        <w:t>Deep residual learning for image recognition</w:t>
      </w:r>
      <w:r w:rsidRPr="00F62462">
        <w:rPr>
          <w:noProof/>
        </w:rPr>
        <w:t xml:space="preserve">. in </w:t>
      </w:r>
      <w:r w:rsidRPr="00F62462">
        <w:rPr>
          <w:i/>
          <w:noProof/>
        </w:rPr>
        <w:t>Proceedings of the IEEE conference on computer vision and pattern recognition</w:t>
      </w:r>
      <w:r w:rsidRPr="00F62462">
        <w:rPr>
          <w:noProof/>
        </w:rPr>
        <w:t>. 2016.</w:t>
      </w:r>
    </w:p>
    <w:p w:rsidR="00113408" w:rsidRPr="00F62462" w:rsidRDefault="00113408" w:rsidP="00113408">
      <w:pPr>
        <w:pStyle w:val="EndNoteBibliography"/>
        <w:ind w:left="720"/>
        <w:rPr>
          <w:noProof/>
        </w:rPr>
      </w:pPr>
      <w:r w:rsidRPr="00113408">
        <w:rPr>
          <w:noProof/>
        </w:rPr>
        <w:t>更深入的神经网络更难训练。我们提出了一个残留的学习框架，以便于对比以前使用的网络深度更深的网络进行培训。我们参考层输入明确地将层重新表示为学习残差函数，而不是学习未引用的函数。我们提供全面的经验证据表明这些残留网络更容易优化，并且可以从显着增加的深度获得准确性。</w:t>
      </w:r>
    </w:p>
    <w:p w:rsidR="00F62462" w:rsidRDefault="00F62462" w:rsidP="00F62462">
      <w:pPr>
        <w:pStyle w:val="EndNoteBibliography"/>
        <w:ind w:left="720" w:hanging="720"/>
        <w:rPr>
          <w:noProof/>
        </w:rPr>
      </w:pPr>
      <w:r w:rsidRPr="00F62462">
        <w:rPr>
          <w:noProof/>
        </w:rPr>
        <w:t>20.</w:t>
      </w:r>
      <w:r w:rsidRPr="00F62462">
        <w:rPr>
          <w:noProof/>
        </w:rPr>
        <w:tab/>
        <w:t xml:space="preserve">Hermann, K.M., et al., </w:t>
      </w:r>
      <w:r w:rsidRPr="00F62462">
        <w:rPr>
          <w:i/>
          <w:noProof/>
        </w:rPr>
        <w:t>Grounded language learning in a simulated 3d world.</w:t>
      </w:r>
      <w:r w:rsidRPr="00F62462">
        <w:rPr>
          <w:noProof/>
        </w:rPr>
        <w:t xml:space="preserve"> 2017.</w:t>
      </w:r>
    </w:p>
    <w:p w:rsidR="003C08EA" w:rsidRPr="00F62462" w:rsidRDefault="003C08EA" w:rsidP="003C08EA">
      <w:pPr>
        <w:pStyle w:val="EndNoteBibliography"/>
        <w:ind w:left="720"/>
        <w:rPr>
          <w:noProof/>
        </w:rPr>
      </w:pPr>
      <w:r w:rsidRPr="003C08EA">
        <w:rPr>
          <w:noProof/>
        </w:rPr>
        <w:t>我们越来越多地被人工智能技术所包围，这些技术代表我们做出决策并执行行动。这迫切需要与人工语言沟通，指导和引导人工代理的一般手段，这种沟通最具说服力的手段。为了以可扩展的方式实现这一目标，</w:t>
      </w:r>
      <w:r>
        <w:rPr>
          <w:rFonts w:hint="eastAsia"/>
          <w:noProof/>
        </w:rPr>
        <w:t>智能体</w:t>
      </w:r>
      <w:r w:rsidRPr="003C08EA">
        <w:rPr>
          <w:noProof/>
        </w:rPr>
        <w:t>必须能够将语言与世界和行动联系起来;也就是说，他们对语言的理解必须有基础和体现。然而，学习扎根语言是人工智能研究中一个众所周知的挑战性问题。在这里，我们介绍了一个学习在模拟3D环境中解释语言的</w:t>
      </w:r>
      <w:r w:rsidRPr="003C08EA">
        <w:rPr>
          <w:noProof/>
        </w:rPr>
        <w:lastRenderedPageBreak/>
        <w:t>代理，在该环境中，为了成功执行书面指令而获得奖励。通过强化和无监督学习的组合训练，并且从最小的先验知识开始，代理学习将语言符号与其物理环境的紧急感知表示和相关的动作序列相关联。代理人对语言的理解超出了以往的经验，使其能够将熟悉的语言应用于不熟悉的情境并解释完全新颖的指令。此外，随着语义知识的增长，该代理学习新单词的速度也在增加。这种用于推广和引导语义知识的工具表明了本方法用于协调模糊自然语言与物理世界的复杂性的潜力。</w:t>
      </w:r>
    </w:p>
    <w:p w:rsidR="00F62462" w:rsidRDefault="00F62462" w:rsidP="00F62462">
      <w:pPr>
        <w:pStyle w:val="EndNoteBibliography"/>
        <w:ind w:left="720" w:hanging="720"/>
        <w:rPr>
          <w:noProof/>
        </w:rPr>
      </w:pPr>
      <w:r w:rsidRPr="00F62462">
        <w:rPr>
          <w:noProof/>
        </w:rPr>
        <w:t>21.</w:t>
      </w:r>
      <w:r w:rsidRPr="00F62462">
        <w:rPr>
          <w:noProof/>
        </w:rPr>
        <w:tab/>
        <w:t xml:space="preserve">Hindy, N.C., F.Y. Ng, and N.B.J.N.n. Turk-Browne, </w:t>
      </w:r>
      <w:r w:rsidRPr="00F62462">
        <w:rPr>
          <w:i/>
          <w:noProof/>
        </w:rPr>
        <w:t>Linking pattern completion in the hippocampus to predictive coding in visual cortex.</w:t>
      </w:r>
      <w:r w:rsidRPr="00F62462">
        <w:rPr>
          <w:noProof/>
        </w:rPr>
        <w:t xml:space="preserve"> 2016. </w:t>
      </w:r>
      <w:r w:rsidRPr="00F62462">
        <w:rPr>
          <w:b/>
          <w:noProof/>
        </w:rPr>
        <w:t>19</w:t>
      </w:r>
      <w:r w:rsidRPr="00F62462">
        <w:rPr>
          <w:noProof/>
        </w:rPr>
        <w:t>(5): p. 665.</w:t>
      </w:r>
    </w:p>
    <w:p w:rsidR="003B0550" w:rsidRPr="00F62462" w:rsidRDefault="003B0550" w:rsidP="003B0550">
      <w:pPr>
        <w:pStyle w:val="EndNoteBibliography"/>
        <w:ind w:left="720"/>
        <w:rPr>
          <w:noProof/>
        </w:rPr>
      </w:pPr>
      <w:r w:rsidRPr="003B0550">
        <w:rPr>
          <w:noProof/>
        </w:rPr>
        <w:t>预测编码框架感知的模型作为期望约束感觉表征的生成过程。 这些模型考虑了刺激如何随时间移动或变化的预期，但没有解决基于先前经验可能出现的其他不同刺激的预期。 我们表明，人类视觉皮层中基于记忆的期望与模式完成的海马机制有关。</w:t>
      </w:r>
    </w:p>
    <w:p w:rsidR="00F62462" w:rsidRPr="00F62462" w:rsidRDefault="00F62462" w:rsidP="00F62462">
      <w:pPr>
        <w:pStyle w:val="EndNoteBibliography"/>
        <w:ind w:left="720" w:hanging="720"/>
        <w:rPr>
          <w:noProof/>
        </w:rPr>
      </w:pPr>
      <w:r w:rsidRPr="00F62462">
        <w:rPr>
          <w:noProof/>
        </w:rPr>
        <w:t>22.</w:t>
      </w:r>
      <w:r w:rsidRPr="00F62462">
        <w:rPr>
          <w:noProof/>
        </w:rPr>
        <w:tab/>
        <w:t xml:space="preserve">Hochreiter, S. and J.J.N.c. Schmidhuber, </w:t>
      </w:r>
      <w:r w:rsidRPr="00F62462">
        <w:rPr>
          <w:i/>
          <w:noProof/>
        </w:rPr>
        <w:t>Long short-term memory.</w:t>
      </w:r>
      <w:r w:rsidRPr="00F62462">
        <w:rPr>
          <w:noProof/>
        </w:rPr>
        <w:t xml:space="preserve"> 1997. </w:t>
      </w:r>
      <w:r w:rsidRPr="00F62462">
        <w:rPr>
          <w:b/>
          <w:noProof/>
        </w:rPr>
        <w:t>9</w:t>
      </w:r>
      <w:r w:rsidRPr="00F62462">
        <w:rPr>
          <w:noProof/>
        </w:rPr>
        <w:t>(8): p. 1735-1780.</w:t>
      </w:r>
    </w:p>
    <w:p w:rsidR="00F62462" w:rsidRPr="00F62462" w:rsidRDefault="00F62462" w:rsidP="00F62462">
      <w:pPr>
        <w:pStyle w:val="EndNoteBibliography"/>
        <w:ind w:left="720" w:hanging="720"/>
        <w:rPr>
          <w:noProof/>
        </w:rPr>
      </w:pPr>
      <w:r w:rsidRPr="00F62462">
        <w:rPr>
          <w:noProof/>
        </w:rPr>
        <w:t>23.</w:t>
      </w:r>
      <w:r w:rsidRPr="00F62462">
        <w:rPr>
          <w:noProof/>
        </w:rPr>
        <w:tab/>
        <w:t xml:space="preserve">Howard, M.W. and M.J.J.J.o.M.P. Kahana, </w:t>
      </w:r>
      <w:r w:rsidRPr="00F62462">
        <w:rPr>
          <w:i/>
          <w:noProof/>
        </w:rPr>
        <w:t>A distributed representation of temporal context.</w:t>
      </w:r>
      <w:r w:rsidRPr="00F62462">
        <w:rPr>
          <w:noProof/>
        </w:rPr>
        <w:t xml:space="preserve"> 2002. </w:t>
      </w:r>
      <w:r w:rsidRPr="00F62462">
        <w:rPr>
          <w:b/>
          <w:noProof/>
        </w:rPr>
        <w:t>46</w:t>
      </w:r>
      <w:r w:rsidRPr="00F62462">
        <w:rPr>
          <w:noProof/>
        </w:rPr>
        <w:t>(3): p. 269-299.</w:t>
      </w:r>
    </w:p>
    <w:p w:rsidR="00F62462" w:rsidRDefault="00F62462" w:rsidP="00F62462">
      <w:pPr>
        <w:pStyle w:val="EndNoteBibliography"/>
        <w:ind w:left="720" w:hanging="720"/>
        <w:rPr>
          <w:noProof/>
        </w:rPr>
      </w:pPr>
      <w:r w:rsidRPr="00F62462">
        <w:rPr>
          <w:noProof/>
        </w:rPr>
        <w:t>24.</w:t>
      </w:r>
      <w:r w:rsidRPr="00F62462">
        <w:rPr>
          <w:noProof/>
        </w:rPr>
        <w:tab/>
        <w:t xml:space="preserve">Hunt, L.T. and B.Y.J.N.R.N. Hayden, </w:t>
      </w:r>
      <w:r w:rsidRPr="00F62462">
        <w:rPr>
          <w:i/>
          <w:noProof/>
        </w:rPr>
        <w:t>A distributed, hierarchical and recurrent framework for reward-based choice.</w:t>
      </w:r>
      <w:r w:rsidRPr="00F62462">
        <w:rPr>
          <w:noProof/>
        </w:rPr>
        <w:t xml:space="preserve"> 2017. </w:t>
      </w:r>
      <w:r w:rsidRPr="00F62462">
        <w:rPr>
          <w:b/>
          <w:noProof/>
        </w:rPr>
        <w:t>18</w:t>
      </w:r>
      <w:r w:rsidRPr="00F62462">
        <w:rPr>
          <w:noProof/>
        </w:rPr>
        <w:t>(3): p. 172.</w:t>
      </w:r>
    </w:p>
    <w:p w:rsidR="007112EC" w:rsidRPr="00F62462" w:rsidRDefault="007112EC" w:rsidP="007112EC">
      <w:pPr>
        <w:pStyle w:val="EndNoteBibliography"/>
        <w:ind w:left="720"/>
        <w:rPr>
          <w:noProof/>
        </w:rPr>
      </w:pPr>
      <w:r w:rsidRPr="007112EC">
        <w:rPr>
          <w:noProof/>
        </w:rPr>
        <w:t xml:space="preserve">许多关于基于奖励的选择的说法都论证了串行和功能本地化的不同组件过程。在这篇意见文章中，我们争论另一种观点，即从多个大脑区域分布的重复计算中产生选择。 我们强调神经解剖学的几个特征可能如何支持选择的实施，包括复发神经网络中的相互抑制和跨皮质信息处理的时间尺度的层次组织。 </w:t>
      </w:r>
    </w:p>
    <w:p w:rsidR="00F62462" w:rsidRDefault="00F62462" w:rsidP="00F62462">
      <w:pPr>
        <w:pStyle w:val="EndNoteBibliography"/>
        <w:ind w:left="720" w:hanging="720"/>
        <w:rPr>
          <w:noProof/>
        </w:rPr>
      </w:pPr>
      <w:r w:rsidRPr="00F62462">
        <w:rPr>
          <w:noProof/>
        </w:rPr>
        <w:t>25.</w:t>
      </w:r>
      <w:r w:rsidRPr="00F62462">
        <w:rPr>
          <w:noProof/>
        </w:rPr>
        <w:tab/>
        <w:t xml:space="preserve">Ioffe, S. and C.J.a.p.a. Szegedy, </w:t>
      </w:r>
      <w:r w:rsidRPr="00F62462">
        <w:rPr>
          <w:i/>
          <w:noProof/>
        </w:rPr>
        <w:t>Batch normalization: Accelerating deep network training by reducing internal covariate shift.</w:t>
      </w:r>
      <w:r w:rsidRPr="00F62462">
        <w:rPr>
          <w:noProof/>
        </w:rPr>
        <w:t xml:space="preserve"> 2015.</w:t>
      </w:r>
    </w:p>
    <w:p w:rsidR="00861A9D" w:rsidRPr="00F62462" w:rsidRDefault="00861A9D" w:rsidP="00861A9D">
      <w:pPr>
        <w:pStyle w:val="EndNoteBibliography"/>
        <w:ind w:left="720"/>
        <w:rPr>
          <w:noProof/>
        </w:rPr>
      </w:pPr>
      <w:r w:rsidRPr="00861A9D">
        <w:rPr>
          <w:noProof/>
        </w:rPr>
        <w:t>训练深度神经网络很复杂，因为在训练期间每层输入的分布发生变化，因为前一层的参数发生了变化。这通过要求较低的学习速率和仔细的参数初始化来减慢训练，并且使得训练具有饱和非线性的模型变得非常困难。我们将这种现象称为内部协变量偏移，并通过归一化层输入来解决问题。我们的方法的优势在于使标准化成为模型体系结构的一部分，并为每个培训小批量执行标准化。</w:t>
      </w:r>
    </w:p>
    <w:p w:rsidR="00F62462" w:rsidRDefault="00F62462" w:rsidP="00F62462">
      <w:pPr>
        <w:pStyle w:val="EndNoteBibliography"/>
        <w:ind w:left="720" w:hanging="720"/>
        <w:rPr>
          <w:noProof/>
        </w:rPr>
      </w:pPr>
      <w:r w:rsidRPr="00F62462">
        <w:rPr>
          <w:noProof/>
        </w:rPr>
        <w:t>26.</w:t>
      </w:r>
      <w:r w:rsidRPr="00F62462">
        <w:rPr>
          <w:noProof/>
        </w:rPr>
        <w:tab/>
        <w:t xml:space="preserve">Jaderberg, M., et al., </w:t>
      </w:r>
      <w:r w:rsidRPr="00F62462">
        <w:rPr>
          <w:i/>
          <w:noProof/>
        </w:rPr>
        <w:t>Reinforcement learning with unsupervised auxiliary tasks.</w:t>
      </w:r>
      <w:r w:rsidRPr="00F62462">
        <w:rPr>
          <w:noProof/>
        </w:rPr>
        <w:t xml:space="preserve"> 2016.</w:t>
      </w:r>
    </w:p>
    <w:p w:rsidR="00637350" w:rsidRPr="00F62462" w:rsidRDefault="00637350" w:rsidP="00637350">
      <w:pPr>
        <w:pStyle w:val="EndNoteBibliography"/>
        <w:ind w:left="720"/>
        <w:rPr>
          <w:noProof/>
        </w:rPr>
      </w:pPr>
      <w:r w:rsidRPr="00637350">
        <w:rPr>
          <w:noProof/>
        </w:rPr>
        <w:t>深层强化学习代理通过直接最大化累积奖励来实现最先进的结果。 但是，环境包含更多种类的可能训练信号。 在本文中，我们介绍了一种通过强化学习同时最大化许多其他伪奖励功能的</w:t>
      </w:r>
      <w:r>
        <w:rPr>
          <w:rFonts w:hint="eastAsia"/>
          <w:noProof/>
        </w:rPr>
        <w:t>智能体</w:t>
      </w:r>
      <w:r w:rsidRPr="00637350">
        <w:rPr>
          <w:noProof/>
        </w:rPr>
        <w:t xml:space="preserve">。 </w:t>
      </w:r>
    </w:p>
    <w:p w:rsidR="00F62462" w:rsidRPr="00F62462" w:rsidRDefault="00F62462" w:rsidP="00F62462">
      <w:pPr>
        <w:pStyle w:val="EndNoteBibliography"/>
        <w:ind w:left="720" w:hanging="720"/>
        <w:rPr>
          <w:noProof/>
        </w:rPr>
      </w:pPr>
      <w:r w:rsidRPr="00F62462">
        <w:rPr>
          <w:noProof/>
        </w:rPr>
        <w:t>27.</w:t>
      </w:r>
      <w:r w:rsidRPr="00F62462">
        <w:rPr>
          <w:noProof/>
        </w:rPr>
        <w:tab/>
        <w:t xml:space="preserve">Kalman, R.E.J.J.o.b.E., </w:t>
      </w:r>
      <w:r w:rsidRPr="00F62462">
        <w:rPr>
          <w:i/>
          <w:noProof/>
        </w:rPr>
        <w:t>A new approach to linear filtering and prediction problems.</w:t>
      </w:r>
      <w:r w:rsidRPr="00F62462">
        <w:rPr>
          <w:noProof/>
        </w:rPr>
        <w:t xml:space="preserve"> 1960. </w:t>
      </w:r>
      <w:r w:rsidRPr="00F62462">
        <w:rPr>
          <w:b/>
          <w:noProof/>
        </w:rPr>
        <w:t>82</w:t>
      </w:r>
      <w:r w:rsidRPr="00F62462">
        <w:rPr>
          <w:noProof/>
        </w:rPr>
        <w:t>(1): p. 35-45.</w:t>
      </w:r>
    </w:p>
    <w:p w:rsidR="00F62462" w:rsidRDefault="00F62462" w:rsidP="00F62462">
      <w:pPr>
        <w:pStyle w:val="EndNoteBibliography"/>
        <w:ind w:left="720" w:hanging="720"/>
        <w:rPr>
          <w:noProof/>
        </w:rPr>
      </w:pPr>
      <w:r w:rsidRPr="00F62462">
        <w:rPr>
          <w:noProof/>
        </w:rPr>
        <w:t>28.</w:t>
      </w:r>
      <w:r w:rsidRPr="00F62462">
        <w:rPr>
          <w:noProof/>
        </w:rPr>
        <w:tab/>
        <w:t xml:space="preserve">Kingma, D.P. and J.J.a.p.a. Ba, </w:t>
      </w:r>
      <w:r w:rsidRPr="00F62462">
        <w:rPr>
          <w:i/>
          <w:noProof/>
        </w:rPr>
        <w:t>Adam: A method for stochastic optimization.</w:t>
      </w:r>
      <w:r w:rsidRPr="00F62462">
        <w:rPr>
          <w:noProof/>
        </w:rPr>
        <w:t xml:space="preserve"> 2014.</w:t>
      </w:r>
    </w:p>
    <w:p w:rsidR="004F6ADF" w:rsidRPr="00F62462" w:rsidRDefault="004F6ADF" w:rsidP="004F6ADF">
      <w:pPr>
        <w:pStyle w:val="EndNoteBibliography"/>
        <w:ind w:left="720"/>
        <w:rPr>
          <w:noProof/>
        </w:rPr>
      </w:pPr>
      <w:r w:rsidRPr="004F6ADF">
        <w:rPr>
          <w:noProof/>
        </w:rPr>
        <w:t>我们引入Adam，一种基于一阶梯度的随机目标函数优化算法，基于低阶矩的自适应估计。该方法实现简单，计算效率高，存储器要求少，对梯度的对角重新缩放不变，并且非常适合于数据和/或参数方面较大的问题。</w:t>
      </w:r>
    </w:p>
    <w:p w:rsidR="00F62462" w:rsidRDefault="00F62462" w:rsidP="00F62462">
      <w:pPr>
        <w:pStyle w:val="EndNoteBibliography"/>
        <w:ind w:left="720" w:hanging="720"/>
        <w:rPr>
          <w:noProof/>
        </w:rPr>
      </w:pPr>
      <w:r w:rsidRPr="00F62462">
        <w:rPr>
          <w:noProof/>
        </w:rPr>
        <w:t>29.</w:t>
      </w:r>
      <w:r w:rsidRPr="00F62462">
        <w:rPr>
          <w:noProof/>
        </w:rPr>
        <w:tab/>
        <w:t xml:space="preserve">Kingma, D.P. and M.J.a.p.a. Welling, </w:t>
      </w:r>
      <w:r w:rsidRPr="00F62462">
        <w:rPr>
          <w:i/>
          <w:noProof/>
        </w:rPr>
        <w:t>Auto-encoding variational bayes.</w:t>
      </w:r>
      <w:r w:rsidRPr="00F62462">
        <w:rPr>
          <w:noProof/>
        </w:rPr>
        <w:t xml:space="preserve"> 2013.</w:t>
      </w:r>
    </w:p>
    <w:p w:rsidR="00DD6D56" w:rsidRPr="00F62462" w:rsidRDefault="00DD6D56" w:rsidP="00DD6D56">
      <w:pPr>
        <w:pStyle w:val="EndNoteBibliography"/>
        <w:ind w:left="720"/>
        <w:rPr>
          <w:noProof/>
        </w:rPr>
      </w:pPr>
      <w:r w:rsidRPr="00DD6D56">
        <w:rPr>
          <w:noProof/>
        </w:rPr>
        <w:t>在存在具有难治性后验分布的连续潜在变量和大型数据集的情况下，我们如何在定向概率模型中进行有效的推理和学习？ 我们引入了随机变分推理和学习算法，可以扩展到大型数据集，并且在一些温和的可微分条件下，甚至可以在难以处理的情况下工作。</w:t>
      </w:r>
    </w:p>
    <w:p w:rsidR="00F62462" w:rsidRDefault="00F62462" w:rsidP="00F62462">
      <w:pPr>
        <w:pStyle w:val="EndNoteBibliography"/>
        <w:ind w:left="720" w:hanging="720"/>
        <w:rPr>
          <w:noProof/>
        </w:rPr>
      </w:pPr>
      <w:r w:rsidRPr="00F62462">
        <w:rPr>
          <w:noProof/>
        </w:rPr>
        <w:t>30.</w:t>
      </w:r>
      <w:r w:rsidRPr="00F62462">
        <w:rPr>
          <w:noProof/>
        </w:rPr>
        <w:tab/>
        <w:t xml:space="preserve">Kok, P., J.F. Jehee, and F.P.J.N. De Lange, </w:t>
      </w:r>
      <w:r w:rsidRPr="00F62462">
        <w:rPr>
          <w:i/>
          <w:noProof/>
        </w:rPr>
        <w:t>Less is more: expectation sharpens representations in the primary visual cortex.</w:t>
      </w:r>
      <w:r w:rsidRPr="00F62462">
        <w:rPr>
          <w:noProof/>
        </w:rPr>
        <w:t xml:space="preserve"> 2012. </w:t>
      </w:r>
      <w:r w:rsidRPr="00F62462">
        <w:rPr>
          <w:b/>
          <w:noProof/>
        </w:rPr>
        <w:t>75</w:t>
      </w:r>
      <w:r w:rsidRPr="00F62462">
        <w:rPr>
          <w:noProof/>
        </w:rPr>
        <w:t>(2): p. 265-270.</w:t>
      </w:r>
    </w:p>
    <w:p w:rsidR="00B24BA0" w:rsidRPr="00F62462" w:rsidRDefault="00B24BA0" w:rsidP="00B24BA0">
      <w:pPr>
        <w:pStyle w:val="EndNoteBibliography"/>
        <w:ind w:left="720"/>
        <w:rPr>
          <w:noProof/>
        </w:rPr>
      </w:pPr>
      <w:r w:rsidRPr="00B24BA0">
        <w:rPr>
          <w:noProof/>
        </w:rPr>
        <w:lastRenderedPageBreak/>
        <w:t>关于视觉世界的先前期望通过允许我们从嘈杂和模糊的数据中快速推断出合理的解释来促进感知。 这种促进的神经机制仍然很不清楚。 在这里，我们使用功能磁共振成像（fMRI）和多变量模式分析（MVPA）技术来测量人类志愿者早期视觉皮层中神经活动的幅度和代表性内容。 我们发现虽然感知期望降低了初级视觉皮层（V1）中的神经反应幅度，但它改善了该区域的刺激表现，如MVPA所揭示的。 这种信息改进与任务相关性的注意力调节无关。 最后，当预期的刺激特征相关时，V1的信息改善与受试者的行为改善相关。 这些数据表明，期望通过锐化感官表征来促进感知。</w:t>
      </w:r>
    </w:p>
    <w:p w:rsidR="00F62462" w:rsidRDefault="00F62462" w:rsidP="00F62462">
      <w:pPr>
        <w:pStyle w:val="EndNoteBibliography"/>
        <w:ind w:left="720" w:hanging="720"/>
        <w:rPr>
          <w:noProof/>
        </w:rPr>
      </w:pPr>
      <w:r w:rsidRPr="00F62462">
        <w:rPr>
          <w:noProof/>
        </w:rPr>
        <w:t>31.</w:t>
      </w:r>
      <w:r w:rsidRPr="00F62462">
        <w:rPr>
          <w:noProof/>
        </w:rPr>
        <w:tab/>
        <w:t xml:space="preserve">Lake, B.M., R. Salakhutdinov, and J.B.J.S. Tenenbaum, </w:t>
      </w:r>
      <w:r w:rsidRPr="00F62462">
        <w:rPr>
          <w:i/>
          <w:noProof/>
        </w:rPr>
        <w:t>Human-level concept learning through probabilistic program induction.</w:t>
      </w:r>
      <w:r w:rsidRPr="00F62462">
        <w:rPr>
          <w:noProof/>
        </w:rPr>
        <w:t xml:space="preserve"> 2015. </w:t>
      </w:r>
      <w:r w:rsidRPr="00F62462">
        <w:rPr>
          <w:b/>
          <w:noProof/>
        </w:rPr>
        <w:t>350</w:t>
      </w:r>
      <w:r w:rsidRPr="00F62462">
        <w:rPr>
          <w:noProof/>
        </w:rPr>
        <w:t>(6266): p. 1332-1338.</w:t>
      </w:r>
    </w:p>
    <w:p w:rsidR="000C4CAF" w:rsidRPr="00F62462" w:rsidRDefault="000C4CAF" w:rsidP="000C4CAF">
      <w:pPr>
        <w:pStyle w:val="EndNoteBibliography"/>
        <w:ind w:left="720"/>
        <w:rPr>
          <w:noProof/>
        </w:rPr>
      </w:pPr>
      <w:r w:rsidRPr="000C4CAF">
        <w:rPr>
          <w:noProof/>
        </w:rPr>
        <w:t>学习新概念的人通常只能从一个例子中成功地进行概括，但机器学习算法通常需要数十或数百个示例才能以相似的精度执行。 人们还可以比传统算法以更丰富的方式使用学到的概念 - 用于行动，想象和解释。 我们提出了一个计算模型，它捕获了大量简单视觉概念的人类学习能力：来自世界字母表的手写字符。 该模型将概念表示为最佳解释贝叶斯标准下观察到的示例的简单程序。 在具有挑战性的一次性分类任务中，该模型实现了人类水平的表现，同时优于最近的深度学习方法。 我们还提出了几个“视觉图灵测试”，探讨模型的创造性概括能力，这在很多情况下与人类行为无法区分。</w:t>
      </w:r>
    </w:p>
    <w:p w:rsidR="00F62462" w:rsidRPr="00F62462" w:rsidRDefault="00F62462" w:rsidP="00F62462">
      <w:pPr>
        <w:pStyle w:val="EndNoteBibliography"/>
        <w:ind w:left="720" w:hanging="720"/>
        <w:rPr>
          <w:noProof/>
        </w:rPr>
      </w:pPr>
      <w:r w:rsidRPr="00F62462">
        <w:rPr>
          <w:noProof/>
        </w:rPr>
        <w:t>32.</w:t>
      </w:r>
      <w:r w:rsidRPr="00F62462">
        <w:rPr>
          <w:noProof/>
        </w:rPr>
        <w:tab/>
        <w:t xml:space="preserve">Luck, S.J. and E.K.J.N. Vogel, </w:t>
      </w:r>
      <w:r w:rsidRPr="00F62462">
        <w:rPr>
          <w:i/>
          <w:noProof/>
        </w:rPr>
        <w:t>The capacity of visual working memory for features and conjunctions.</w:t>
      </w:r>
      <w:r w:rsidRPr="00F62462">
        <w:rPr>
          <w:noProof/>
        </w:rPr>
        <w:t xml:space="preserve"> 1997. </w:t>
      </w:r>
      <w:r w:rsidRPr="00F62462">
        <w:rPr>
          <w:b/>
          <w:noProof/>
        </w:rPr>
        <w:t>390</w:t>
      </w:r>
      <w:r w:rsidRPr="00F62462">
        <w:rPr>
          <w:noProof/>
        </w:rPr>
        <w:t>(6657): p. 279.</w:t>
      </w:r>
    </w:p>
    <w:p w:rsidR="00F62462" w:rsidRDefault="00F62462" w:rsidP="00F62462">
      <w:pPr>
        <w:pStyle w:val="EndNoteBibliography"/>
        <w:ind w:left="720" w:hanging="720"/>
        <w:rPr>
          <w:noProof/>
        </w:rPr>
      </w:pPr>
      <w:r w:rsidRPr="00F62462">
        <w:rPr>
          <w:noProof/>
        </w:rPr>
        <w:t>33.</w:t>
      </w:r>
      <w:r w:rsidRPr="00F62462">
        <w:rPr>
          <w:noProof/>
        </w:rPr>
        <w:tab/>
        <w:t xml:space="preserve">Mehri, S., et al., </w:t>
      </w:r>
      <w:r w:rsidRPr="00F62462">
        <w:rPr>
          <w:i/>
          <w:noProof/>
        </w:rPr>
        <w:t>Samplernn: An unconditional end-to-end neural audio generation model.</w:t>
      </w:r>
      <w:r w:rsidRPr="00F62462">
        <w:rPr>
          <w:noProof/>
        </w:rPr>
        <w:t xml:space="preserve"> 2016.</w:t>
      </w:r>
    </w:p>
    <w:p w:rsidR="00785A05" w:rsidRPr="00F62462" w:rsidRDefault="00785A05" w:rsidP="00785A05">
      <w:pPr>
        <w:pStyle w:val="EndNoteBibliography"/>
        <w:ind w:left="720"/>
        <w:rPr>
          <w:noProof/>
        </w:rPr>
      </w:pPr>
      <w:r w:rsidRPr="00785A05">
        <w:rPr>
          <w:noProof/>
        </w:rPr>
        <w:t>在本文中，我们提出了一种基于一次生成一个音频样本的无条件音频生成的新模型。 我们证明了我们的模型，它从无记忆模块，即自回归多层感知器和层次结构中的状态递归神经网络中获益，能够在三个数据集上捕获非常长时间跨度的时间序列变化的潜在来源 不同性质。 对生成的样本进行人体评估表明，我们的模型优于竞争模型。 我们还展示了模型的每个组件如何有助于展示的性能。</w:t>
      </w:r>
    </w:p>
    <w:p w:rsidR="00F62462" w:rsidRDefault="00F62462" w:rsidP="00F62462">
      <w:pPr>
        <w:pStyle w:val="EndNoteBibliography"/>
        <w:ind w:left="720" w:hanging="720"/>
        <w:rPr>
          <w:noProof/>
        </w:rPr>
      </w:pPr>
      <w:r w:rsidRPr="00F62462">
        <w:rPr>
          <w:noProof/>
        </w:rPr>
        <w:t>34.</w:t>
      </w:r>
      <w:r w:rsidRPr="00F62462">
        <w:rPr>
          <w:noProof/>
        </w:rPr>
        <w:tab/>
        <w:t xml:space="preserve">Mirowski, P., et al., </w:t>
      </w:r>
      <w:r w:rsidRPr="00F62462">
        <w:rPr>
          <w:i/>
          <w:noProof/>
        </w:rPr>
        <w:t>Learning to navigate in complex environments.</w:t>
      </w:r>
      <w:r w:rsidRPr="00F62462">
        <w:rPr>
          <w:noProof/>
        </w:rPr>
        <w:t xml:space="preserve"> 2016.</w:t>
      </w:r>
    </w:p>
    <w:p w:rsidR="00AC4D50" w:rsidRPr="00F62462" w:rsidRDefault="00AC4D50" w:rsidP="00AC4D50">
      <w:pPr>
        <w:pStyle w:val="EndNoteBibliography"/>
        <w:ind w:left="720"/>
        <w:rPr>
          <w:noProof/>
        </w:rPr>
      </w:pPr>
      <w:r w:rsidRPr="00AC4D50">
        <w:rPr>
          <w:noProof/>
        </w:rPr>
        <w:t>学习使用动态元素在复杂环境中导航是开发AI代理的重要里程碑。在这项工作中，我们将导航问题表述为强化学习问题，并表明通过利用多模态感知输入的额外辅助任务可以显着提高数据效率和任务性能。特别是我们考虑用辅助深度预测和循环闭包分类任务共同学习目标驱动的强化学习问题。 这种方法可以学习从复杂3D迷宫中的原始感官输入导航，即使在目标位置经常变化的情况下也接近人类级别的表现。 我们提供了对代理行为，其本地化能力及其网络活动动态的详细分析，表明代理隐式学习了关键导航能力。</w:t>
      </w:r>
    </w:p>
    <w:p w:rsidR="00F62462" w:rsidRDefault="00F62462" w:rsidP="00F62462">
      <w:pPr>
        <w:pStyle w:val="EndNoteBibliography"/>
        <w:ind w:left="720" w:hanging="720"/>
        <w:rPr>
          <w:noProof/>
        </w:rPr>
      </w:pPr>
      <w:r w:rsidRPr="00F62462">
        <w:rPr>
          <w:noProof/>
        </w:rPr>
        <w:t>35.</w:t>
      </w:r>
      <w:r w:rsidRPr="00F62462">
        <w:rPr>
          <w:noProof/>
        </w:rPr>
        <w:tab/>
        <w:t xml:space="preserve">Mnih, V., et al. </w:t>
      </w:r>
      <w:r w:rsidRPr="00F62462">
        <w:rPr>
          <w:i/>
          <w:noProof/>
        </w:rPr>
        <w:t>Asynchronous methods for deep reinforcement learning</w:t>
      </w:r>
      <w:r w:rsidRPr="00F62462">
        <w:rPr>
          <w:noProof/>
        </w:rPr>
        <w:t xml:space="preserve">. in </w:t>
      </w:r>
      <w:r w:rsidRPr="00F62462">
        <w:rPr>
          <w:i/>
          <w:noProof/>
        </w:rPr>
        <w:t>International conference on machine learning</w:t>
      </w:r>
      <w:r w:rsidRPr="00F62462">
        <w:rPr>
          <w:noProof/>
        </w:rPr>
        <w:t>. 2016.</w:t>
      </w:r>
    </w:p>
    <w:p w:rsidR="00655E61" w:rsidRPr="00F62462" w:rsidRDefault="00655E61" w:rsidP="00655E61">
      <w:pPr>
        <w:pStyle w:val="EndNoteBibliography"/>
        <w:ind w:left="720"/>
        <w:rPr>
          <w:noProof/>
        </w:rPr>
      </w:pPr>
      <w:r w:rsidRPr="00655E61">
        <w:rPr>
          <w:noProof/>
        </w:rPr>
        <w:t xml:space="preserve">我们提出了一种概念上简单的轻量级重量框架，用于深度加固学习，使用异步梯度下降来优化深度神经网络控制器。 </w:t>
      </w:r>
    </w:p>
    <w:p w:rsidR="00F62462" w:rsidRDefault="00F62462" w:rsidP="00F62462">
      <w:pPr>
        <w:pStyle w:val="EndNoteBibliography"/>
        <w:ind w:left="720" w:hanging="720"/>
        <w:rPr>
          <w:noProof/>
        </w:rPr>
      </w:pPr>
      <w:r w:rsidRPr="00F62462">
        <w:rPr>
          <w:noProof/>
        </w:rPr>
        <w:t>36.</w:t>
      </w:r>
      <w:r w:rsidRPr="00F62462">
        <w:rPr>
          <w:noProof/>
        </w:rPr>
        <w:tab/>
        <w:t xml:space="preserve">Mnih, V., et al., </w:t>
      </w:r>
      <w:r w:rsidRPr="00F62462">
        <w:rPr>
          <w:i/>
          <w:noProof/>
        </w:rPr>
        <w:t>Human-level control through deep reinforcement learning.</w:t>
      </w:r>
      <w:r w:rsidRPr="00F62462">
        <w:rPr>
          <w:noProof/>
        </w:rPr>
        <w:t xml:space="preserve"> 2015. </w:t>
      </w:r>
      <w:r w:rsidRPr="00F62462">
        <w:rPr>
          <w:b/>
          <w:noProof/>
        </w:rPr>
        <w:t>518</w:t>
      </w:r>
      <w:r w:rsidRPr="00F62462">
        <w:rPr>
          <w:noProof/>
        </w:rPr>
        <w:t>(7540): p. 529.</w:t>
      </w:r>
    </w:p>
    <w:p w:rsidR="00E25F14" w:rsidRPr="00F62462" w:rsidRDefault="00E25F14" w:rsidP="00E25F14">
      <w:pPr>
        <w:pStyle w:val="EndNoteBibliography"/>
        <w:ind w:left="720"/>
        <w:rPr>
          <w:noProof/>
        </w:rPr>
      </w:pPr>
      <w:r w:rsidRPr="00E25F14">
        <w:rPr>
          <w:noProof/>
        </w:rPr>
        <w:t>我们证明，仅接收像素和游戏分数作为输入的深度Q网络代理能够超越所有先前算法的性能，并且在49个游戏中达到与专业人类游戏测试者相当的水平，使用相同的算法，网络架构和超参数。这项工作弥合了高维度感官输入和行动之间的鸿沟，从而产生了第一个能够学习在各种具有挑战性的任务中表现出色的人工智能代理。</w:t>
      </w:r>
    </w:p>
    <w:p w:rsidR="00F62462" w:rsidRDefault="00F62462" w:rsidP="00F62462">
      <w:pPr>
        <w:pStyle w:val="EndNoteBibliography"/>
        <w:ind w:left="720" w:hanging="720"/>
        <w:rPr>
          <w:noProof/>
        </w:rPr>
      </w:pPr>
      <w:r w:rsidRPr="00F62462">
        <w:rPr>
          <w:noProof/>
        </w:rPr>
        <w:t>37.</w:t>
      </w:r>
      <w:r w:rsidRPr="00F62462">
        <w:rPr>
          <w:noProof/>
        </w:rPr>
        <w:tab/>
        <w:t xml:space="preserve">Momennejad, I., et al., </w:t>
      </w:r>
      <w:r w:rsidRPr="00F62462">
        <w:rPr>
          <w:i/>
          <w:noProof/>
        </w:rPr>
        <w:t>The successor representation in human reinforcement learning.</w:t>
      </w:r>
      <w:r w:rsidRPr="00F62462">
        <w:rPr>
          <w:noProof/>
        </w:rPr>
        <w:t xml:space="preserve"> 2017. </w:t>
      </w:r>
      <w:r w:rsidRPr="00F62462">
        <w:rPr>
          <w:b/>
          <w:noProof/>
        </w:rPr>
        <w:t>1</w:t>
      </w:r>
      <w:r w:rsidRPr="00F62462">
        <w:rPr>
          <w:noProof/>
        </w:rPr>
        <w:t>(9): p. 680.</w:t>
      </w:r>
    </w:p>
    <w:p w:rsidR="00241E60" w:rsidRPr="00F62462" w:rsidRDefault="00241E60" w:rsidP="00241E60">
      <w:pPr>
        <w:pStyle w:val="EndNoteBibliography"/>
        <w:ind w:left="720"/>
        <w:rPr>
          <w:noProof/>
        </w:rPr>
      </w:pPr>
      <w:r w:rsidRPr="00241E60">
        <w:rPr>
          <w:noProof/>
        </w:rPr>
        <w:lastRenderedPageBreak/>
        <w:t>我们研究了一个中间算法族，即后继表示，它通过存储部分计算的动作值来平衡灵活性和效率：对未来事件的预测。这些预先计算策略在任务更改后更新其选择的方式不同。后继代表依赖于存储的关于未来状态的预测，预测了对任务事件序列变化不敏感的独特签名，但是随着奖励的变化灵活调整。我们在与人类进行的两项行为研究中提供了这种差异敏感性的证据。</w:t>
      </w:r>
    </w:p>
    <w:p w:rsidR="00F62462" w:rsidRPr="00F62462" w:rsidRDefault="00F62462" w:rsidP="00F62462">
      <w:pPr>
        <w:pStyle w:val="EndNoteBibliography"/>
        <w:ind w:left="720" w:hanging="720"/>
        <w:rPr>
          <w:noProof/>
        </w:rPr>
      </w:pPr>
      <w:r w:rsidRPr="00F62462">
        <w:rPr>
          <w:noProof/>
        </w:rPr>
        <w:t>38.</w:t>
      </w:r>
      <w:r w:rsidRPr="00F62462">
        <w:rPr>
          <w:noProof/>
        </w:rPr>
        <w:tab/>
        <w:t xml:space="preserve">Morris, R.J.J.o.n.m., </w:t>
      </w:r>
      <w:r w:rsidRPr="00F62462">
        <w:rPr>
          <w:i/>
          <w:noProof/>
        </w:rPr>
        <w:t>Developments of a water-maze procedure for studying spatial learning in the rat.</w:t>
      </w:r>
      <w:r w:rsidRPr="00F62462">
        <w:rPr>
          <w:noProof/>
        </w:rPr>
        <w:t xml:space="preserve"> 1984. </w:t>
      </w:r>
      <w:r w:rsidRPr="00F62462">
        <w:rPr>
          <w:b/>
          <w:noProof/>
        </w:rPr>
        <w:t>11</w:t>
      </w:r>
      <w:r w:rsidRPr="00F62462">
        <w:rPr>
          <w:noProof/>
        </w:rPr>
        <w:t>(1): p. 47-60.</w:t>
      </w:r>
    </w:p>
    <w:p w:rsidR="00F62462" w:rsidRDefault="00F62462" w:rsidP="00F62462">
      <w:pPr>
        <w:pStyle w:val="EndNoteBibliography"/>
        <w:ind w:left="720" w:hanging="720"/>
        <w:rPr>
          <w:noProof/>
        </w:rPr>
      </w:pPr>
      <w:r w:rsidRPr="00F62462">
        <w:rPr>
          <w:noProof/>
        </w:rPr>
        <w:t>39.</w:t>
      </w:r>
      <w:r w:rsidRPr="00F62462">
        <w:rPr>
          <w:noProof/>
        </w:rPr>
        <w:tab/>
        <w:t xml:space="preserve">Moustafa, A.A., et al., </w:t>
      </w:r>
      <w:r w:rsidRPr="00F62462">
        <w:rPr>
          <w:i/>
          <w:noProof/>
        </w:rPr>
        <w:t>Why trace and delay conditioning are sometimes (but not always) hippocampal dependent: a computational model.</w:t>
      </w:r>
      <w:r w:rsidRPr="00F62462">
        <w:rPr>
          <w:noProof/>
        </w:rPr>
        <w:t xml:space="preserve"> 2013. </w:t>
      </w:r>
      <w:r w:rsidRPr="00F62462">
        <w:rPr>
          <w:b/>
          <w:noProof/>
        </w:rPr>
        <w:t>1493</w:t>
      </w:r>
      <w:r w:rsidRPr="00F62462">
        <w:rPr>
          <w:noProof/>
        </w:rPr>
        <w:t>: p. 48-67.</w:t>
      </w:r>
    </w:p>
    <w:p w:rsidR="00580DBC" w:rsidRDefault="00580DBC" w:rsidP="00580DBC">
      <w:pPr>
        <w:pStyle w:val="EndNoteBibliography"/>
        <w:ind w:left="720"/>
        <w:rPr>
          <w:noProof/>
        </w:rPr>
      </w:pPr>
      <w:r w:rsidRPr="00580DBC">
        <w:rPr>
          <w:noProof/>
        </w:rPr>
        <w:t>在这里，我们提出了我们先前的海马功能和刺激表示的试验级模型的扩展，可以在统一的框架内解释这些发现。具体地，当前模型包括自适应复发附属连接，其有助于表示试验内时间信息。</w:t>
      </w:r>
    </w:p>
    <w:p w:rsidR="00F62462" w:rsidRPr="00F62462" w:rsidRDefault="00F62462" w:rsidP="00F62462">
      <w:pPr>
        <w:pStyle w:val="EndNoteBibliography"/>
        <w:ind w:left="720" w:hanging="720"/>
        <w:rPr>
          <w:noProof/>
        </w:rPr>
      </w:pPr>
      <w:r w:rsidRPr="00F62462">
        <w:rPr>
          <w:noProof/>
        </w:rPr>
        <w:t>40.</w:t>
      </w:r>
      <w:r w:rsidRPr="00F62462">
        <w:rPr>
          <w:noProof/>
        </w:rPr>
        <w:tab/>
        <w:t xml:space="preserve">Neisser, U., </w:t>
      </w:r>
      <w:r w:rsidRPr="00F62462">
        <w:rPr>
          <w:i/>
          <w:noProof/>
        </w:rPr>
        <w:t>Cognitive psychology: Classic edition</w:t>
      </w:r>
      <w:r w:rsidRPr="00F62462">
        <w:rPr>
          <w:noProof/>
        </w:rPr>
        <w:t>. 2014: Psychology Press.</w:t>
      </w:r>
    </w:p>
    <w:p w:rsidR="00F62462" w:rsidRPr="00F62462" w:rsidRDefault="00F62462" w:rsidP="00F62462">
      <w:pPr>
        <w:pStyle w:val="EndNoteBibliography"/>
        <w:ind w:left="720" w:hanging="720"/>
        <w:rPr>
          <w:noProof/>
        </w:rPr>
      </w:pPr>
      <w:r w:rsidRPr="00F62462">
        <w:rPr>
          <w:noProof/>
        </w:rPr>
        <w:t>41.</w:t>
      </w:r>
      <w:r w:rsidRPr="00F62462">
        <w:rPr>
          <w:noProof/>
        </w:rPr>
        <w:tab/>
        <w:t xml:space="preserve">O'keefe, J.J.C., </w:t>
      </w:r>
      <w:r w:rsidRPr="00F62462">
        <w:rPr>
          <w:i/>
          <w:noProof/>
        </w:rPr>
        <w:t>The hippocampus as a cognitive map.</w:t>
      </w:r>
      <w:r w:rsidRPr="00F62462">
        <w:rPr>
          <w:noProof/>
        </w:rPr>
        <w:t xml:space="preserve"> 1978.</w:t>
      </w:r>
    </w:p>
    <w:p w:rsidR="00F62462" w:rsidRDefault="00F62462" w:rsidP="00F62462">
      <w:pPr>
        <w:pStyle w:val="EndNoteBibliography"/>
        <w:ind w:left="720" w:hanging="720"/>
        <w:rPr>
          <w:noProof/>
        </w:rPr>
      </w:pPr>
      <w:r w:rsidRPr="00F62462">
        <w:rPr>
          <w:noProof/>
        </w:rPr>
        <w:t>42.</w:t>
      </w:r>
      <w:r w:rsidRPr="00F62462">
        <w:rPr>
          <w:noProof/>
        </w:rPr>
        <w:tab/>
        <w:t xml:space="preserve">Oh, J., et al., </w:t>
      </w:r>
      <w:r w:rsidRPr="00F62462">
        <w:rPr>
          <w:i/>
          <w:noProof/>
        </w:rPr>
        <w:t>Control of memory, active perception, and action in minecraft.</w:t>
      </w:r>
      <w:r w:rsidRPr="00F62462">
        <w:rPr>
          <w:noProof/>
        </w:rPr>
        <w:t xml:space="preserve"> 2016.</w:t>
      </w:r>
    </w:p>
    <w:p w:rsidR="0034710A" w:rsidRPr="00F62462" w:rsidRDefault="0034710A" w:rsidP="0034710A">
      <w:pPr>
        <w:pStyle w:val="EndNoteBibliography"/>
        <w:ind w:left="720"/>
        <w:rPr>
          <w:noProof/>
        </w:rPr>
      </w:pPr>
      <w:r w:rsidRPr="0034710A">
        <w:rPr>
          <w:noProof/>
        </w:rPr>
        <w:t>我们使用这些任务系统地比较和对比现有的深度强化学习（DRL）架构与我们新的基于内存的DRL架构。实验结果表明，我们的新架构比现有的DRL架构更好地推广到看不见的环境。</w:t>
      </w:r>
    </w:p>
    <w:p w:rsidR="00F62462" w:rsidRDefault="00F62462" w:rsidP="00F62462">
      <w:pPr>
        <w:pStyle w:val="EndNoteBibliography"/>
        <w:ind w:left="720" w:hanging="720"/>
        <w:rPr>
          <w:noProof/>
        </w:rPr>
      </w:pPr>
      <w:r w:rsidRPr="00F62462">
        <w:rPr>
          <w:noProof/>
        </w:rPr>
        <w:t>43.</w:t>
      </w:r>
      <w:r w:rsidRPr="00F62462">
        <w:rPr>
          <w:noProof/>
        </w:rPr>
        <w:tab/>
        <w:t xml:space="preserve">Pilley, J.W. and A.K.J.B.p. Reid, </w:t>
      </w:r>
      <w:r w:rsidRPr="00F62462">
        <w:rPr>
          <w:i/>
          <w:noProof/>
        </w:rPr>
        <w:t>Border collie comprehends object names as verbal referents.</w:t>
      </w:r>
      <w:r w:rsidRPr="00F62462">
        <w:rPr>
          <w:noProof/>
        </w:rPr>
        <w:t xml:space="preserve"> 2011. </w:t>
      </w:r>
      <w:r w:rsidRPr="00F62462">
        <w:rPr>
          <w:b/>
          <w:noProof/>
        </w:rPr>
        <w:t>86</w:t>
      </w:r>
      <w:r w:rsidRPr="00F62462">
        <w:rPr>
          <w:noProof/>
        </w:rPr>
        <w:t>(2): p. 184-195.</w:t>
      </w:r>
    </w:p>
    <w:p w:rsidR="0034710A" w:rsidRPr="00F62462" w:rsidRDefault="0034710A" w:rsidP="0034710A">
      <w:pPr>
        <w:pStyle w:val="EndNoteBibliography"/>
        <w:ind w:left="720"/>
        <w:rPr>
          <w:noProof/>
        </w:rPr>
      </w:pPr>
      <w:r w:rsidRPr="0034710A">
        <w:rPr>
          <w:noProof/>
        </w:rPr>
        <w:t>总之，这些研究表明Chaser获得了对名词的指称理解，这种能力通常归因于儿童，其中包括：（a）意识到单词可以指对象，（b）意识到将语言映射到对象指示物上的语言提示，以及（c）意识到名称可以指独特的对象或对象的类别，而不依赖于针对这些对象的行为。</w:t>
      </w:r>
    </w:p>
    <w:p w:rsidR="00F62462" w:rsidRPr="00F62462" w:rsidRDefault="00F62462" w:rsidP="00F62462">
      <w:pPr>
        <w:pStyle w:val="EndNoteBibliography"/>
        <w:ind w:left="720" w:hanging="720"/>
        <w:rPr>
          <w:noProof/>
        </w:rPr>
      </w:pPr>
      <w:r w:rsidRPr="00F62462">
        <w:rPr>
          <w:noProof/>
        </w:rPr>
        <w:t>44.</w:t>
      </w:r>
      <w:r w:rsidRPr="00F62462">
        <w:rPr>
          <w:noProof/>
        </w:rPr>
        <w:tab/>
        <w:t xml:space="preserve">Rao, R.P. and D.H.J.N.n. Ballard, </w:t>
      </w:r>
      <w:r w:rsidRPr="00F62462">
        <w:rPr>
          <w:i/>
          <w:noProof/>
        </w:rPr>
        <w:t>Predictive coding in the visual cortex: a functional interpretation of some extra-classical receptive-field effects.</w:t>
      </w:r>
      <w:r w:rsidRPr="00F62462">
        <w:rPr>
          <w:noProof/>
        </w:rPr>
        <w:t xml:space="preserve"> 1999. </w:t>
      </w:r>
      <w:r w:rsidRPr="00F62462">
        <w:rPr>
          <w:b/>
          <w:noProof/>
        </w:rPr>
        <w:t>2</w:t>
      </w:r>
      <w:r w:rsidRPr="00F62462">
        <w:rPr>
          <w:noProof/>
        </w:rPr>
        <w:t>(1): p. 79.</w:t>
      </w:r>
    </w:p>
    <w:p w:rsidR="00F62462" w:rsidRDefault="00F62462" w:rsidP="00F62462">
      <w:pPr>
        <w:pStyle w:val="EndNoteBibliography"/>
        <w:ind w:left="720" w:hanging="720"/>
        <w:rPr>
          <w:noProof/>
        </w:rPr>
      </w:pPr>
      <w:r w:rsidRPr="00F62462">
        <w:rPr>
          <w:noProof/>
        </w:rPr>
        <w:t>45.</w:t>
      </w:r>
      <w:r w:rsidRPr="00F62462">
        <w:rPr>
          <w:noProof/>
        </w:rPr>
        <w:tab/>
        <w:t xml:space="preserve">Rezende, D.J., S. Mohamed, and D.J.a.p.a. Wierstra, </w:t>
      </w:r>
      <w:r w:rsidRPr="00F62462">
        <w:rPr>
          <w:i/>
          <w:noProof/>
        </w:rPr>
        <w:t>Stochastic backpropagation and approximate inference in deep generative models.</w:t>
      </w:r>
      <w:r w:rsidRPr="00F62462">
        <w:rPr>
          <w:noProof/>
        </w:rPr>
        <w:t xml:space="preserve"> 2014.</w:t>
      </w:r>
    </w:p>
    <w:p w:rsidR="00197C47" w:rsidRPr="00F62462" w:rsidRDefault="00197C47" w:rsidP="00197C47">
      <w:pPr>
        <w:pStyle w:val="EndNoteBibliography"/>
        <w:ind w:left="720"/>
        <w:rPr>
          <w:noProof/>
        </w:rPr>
      </w:pPr>
      <w:r w:rsidRPr="00197C47">
        <w:rPr>
          <w:noProof/>
        </w:rPr>
        <w:t xml:space="preserve">我们将来自深度神经网络和近似贝叶斯推理的思想结合起来，得出一类广义的深度定向生成模型，赋予了可扩展推理和学习的新算法。 我们的算法引入了一种识别模型来表示近似的后验分布，并作为数据的随机编码器。 我们开发了随机反向传播 - 通过随机变量进行反向传播的规则 - 并使用它来开发一种算法，允许联合优化生成和识别模型的参数。 </w:t>
      </w:r>
    </w:p>
    <w:p w:rsidR="00F62462" w:rsidRDefault="00F62462" w:rsidP="00F62462">
      <w:pPr>
        <w:pStyle w:val="EndNoteBibliography"/>
        <w:ind w:left="720" w:hanging="720"/>
        <w:rPr>
          <w:noProof/>
        </w:rPr>
      </w:pPr>
      <w:r w:rsidRPr="00F62462">
        <w:rPr>
          <w:noProof/>
        </w:rPr>
        <w:t>46.</w:t>
      </w:r>
      <w:r w:rsidRPr="00F62462">
        <w:rPr>
          <w:noProof/>
        </w:rPr>
        <w:tab/>
        <w:t xml:space="preserve">Schulman, J., et al., </w:t>
      </w:r>
      <w:r w:rsidRPr="00F62462">
        <w:rPr>
          <w:i/>
          <w:noProof/>
        </w:rPr>
        <w:t>High-dimensional continuous control using generalized advantage estimation.</w:t>
      </w:r>
      <w:r w:rsidRPr="00F62462">
        <w:rPr>
          <w:noProof/>
        </w:rPr>
        <w:t xml:space="preserve"> 2015.</w:t>
      </w:r>
    </w:p>
    <w:p w:rsidR="0014138C" w:rsidRPr="00F62462" w:rsidRDefault="0014138C" w:rsidP="0014138C">
      <w:pPr>
        <w:pStyle w:val="EndNoteBibliography"/>
        <w:ind w:left="720"/>
        <w:rPr>
          <w:noProof/>
        </w:rPr>
      </w:pPr>
      <w:r>
        <w:rPr>
          <w:rFonts w:hint="eastAsia"/>
          <w:noProof/>
        </w:rPr>
        <w:t>策略</w:t>
      </w:r>
      <w:r>
        <w:rPr>
          <w:noProof/>
        </w:rPr>
        <w:t>梯度方法在强化学习中是一种有吸引力的方法，因为它们直接优化累积奖励，并且可以直接用于非线性函数逼近器，例如神经网络。两个主要挑战是通常需要的大量样本，以及尽管输入数据不稳定但难以获得稳定和稳定的改进。我们通过使用价值函数以牺牲某些偏差为代价来大幅减少政策梯度估计的方差，并利用类似于TD（lambda）的优势函数的指数加权估计来解决第一个挑战。</w:t>
      </w:r>
    </w:p>
    <w:p w:rsidR="00F62462" w:rsidRPr="00F62462" w:rsidRDefault="00F62462" w:rsidP="00F62462">
      <w:pPr>
        <w:pStyle w:val="EndNoteBibliography"/>
        <w:ind w:left="720" w:hanging="720"/>
        <w:rPr>
          <w:noProof/>
        </w:rPr>
      </w:pPr>
      <w:r w:rsidRPr="00F62462">
        <w:rPr>
          <w:noProof/>
        </w:rPr>
        <w:t>47.</w:t>
      </w:r>
      <w:r w:rsidRPr="00F62462">
        <w:rPr>
          <w:noProof/>
        </w:rPr>
        <w:tab/>
        <w:t xml:space="preserve">Seward, J.P.J.J.o.E.P., </w:t>
      </w:r>
      <w:r w:rsidRPr="00F62462">
        <w:rPr>
          <w:i/>
          <w:noProof/>
        </w:rPr>
        <w:t>An experimental analysis of latent learning.</w:t>
      </w:r>
      <w:r w:rsidRPr="00F62462">
        <w:rPr>
          <w:noProof/>
        </w:rPr>
        <w:t xml:space="preserve"> 1949. </w:t>
      </w:r>
      <w:r w:rsidRPr="00F62462">
        <w:rPr>
          <w:b/>
          <w:noProof/>
        </w:rPr>
        <w:t>39</w:t>
      </w:r>
      <w:r w:rsidRPr="00F62462">
        <w:rPr>
          <w:noProof/>
        </w:rPr>
        <w:t>(2): p. 177.</w:t>
      </w:r>
    </w:p>
    <w:p w:rsidR="00F62462" w:rsidRDefault="00F62462" w:rsidP="00F62462">
      <w:pPr>
        <w:pStyle w:val="EndNoteBibliography"/>
        <w:ind w:left="720" w:hanging="720"/>
        <w:rPr>
          <w:noProof/>
        </w:rPr>
      </w:pPr>
      <w:r w:rsidRPr="00F62462">
        <w:rPr>
          <w:noProof/>
        </w:rPr>
        <w:t>48.</w:t>
      </w:r>
      <w:r w:rsidRPr="00F62462">
        <w:rPr>
          <w:noProof/>
        </w:rPr>
        <w:tab/>
        <w:t xml:space="preserve">Silver, D., et al., </w:t>
      </w:r>
      <w:r w:rsidRPr="00F62462">
        <w:rPr>
          <w:i/>
          <w:noProof/>
        </w:rPr>
        <w:t>Mastering the game of Go with deep neural networks and tree search.</w:t>
      </w:r>
      <w:r w:rsidRPr="00F62462">
        <w:rPr>
          <w:noProof/>
        </w:rPr>
        <w:t xml:space="preserve"> 2016. </w:t>
      </w:r>
      <w:r w:rsidRPr="00F62462">
        <w:rPr>
          <w:b/>
          <w:noProof/>
        </w:rPr>
        <w:t>529</w:t>
      </w:r>
      <w:r w:rsidRPr="00F62462">
        <w:rPr>
          <w:noProof/>
        </w:rPr>
        <w:t>(7587): p. 484.</w:t>
      </w:r>
    </w:p>
    <w:p w:rsidR="0014138C" w:rsidRPr="00F62462" w:rsidRDefault="0014138C" w:rsidP="0014138C">
      <w:pPr>
        <w:pStyle w:val="EndNoteBibliography"/>
        <w:ind w:left="720"/>
        <w:rPr>
          <w:noProof/>
        </w:rPr>
      </w:pPr>
      <w:r w:rsidRPr="0014138C">
        <w:rPr>
          <w:noProof/>
        </w:rPr>
        <w:t>在这里，我们介绍了一种新的计算机Go方法，它使用“价值网络”来评估董事会的位置和“</w:t>
      </w:r>
      <w:r>
        <w:rPr>
          <w:rFonts w:hint="eastAsia"/>
          <w:noProof/>
        </w:rPr>
        <w:t>策略</w:t>
      </w:r>
      <w:r w:rsidRPr="0014138C">
        <w:rPr>
          <w:noProof/>
        </w:rPr>
        <w:t>网络”来选择移动。这些深度神经网络通过人类专家游戏的监督学习和自我</w:t>
      </w:r>
      <w:r w:rsidRPr="0014138C">
        <w:rPr>
          <w:noProof/>
        </w:rPr>
        <w:lastRenderedPageBreak/>
        <w:t>游戏的强化学习的新颖组合进行训练。在没有任何前瞻性搜索的情况下，神经网络在最先进的蒙特卡罗树搜索程序的级别上玩Go，模拟数千个随机游戏。</w:t>
      </w:r>
    </w:p>
    <w:p w:rsidR="00F62462" w:rsidRDefault="00F62462" w:rsidP="00F62462">
      <w:pPr>
        <w:pStyle w:val="EndNoteBibliography"/>
        <w:ind w:left="720" w:hanging="720"/>
        <w:rPr>
          <w:noProof/>
        </w:rPr>
      </w:pPr>
      <w:r w:rsidRPr="00F62462">
        <w:rPr>
          <w:noProof/>
        </w:rPr>
        <w:t>49.</w:t>
      </w:r>
      <w:r w:rsidRPr="00F62462">
        <w:rPr>
          <w:noProof/>
        </w:rPr>
        <w:tab/>
        <w:t xml:space="preserve">Song, H.F., G.R. Yang, and X.-J.J.E. Wang, </w:t>
      </w:r>
      <w:r w:rsidRPr="00F62462">
        <w:rPr>
          <w:i/>
          <w:noProof/>
        </w:rPr>
        <w:t>Reward-based training of recurrent neural networks for cognitive and value-based tasks.</w:t>
      </w:r>
      <w:r w:rsidRPr="00F62462">
        <w:rPr>
          <w:noProof/>
        </w:rPr>
        <w:t xml:space="preserve"> 2017. </w:t>
      </w:r>
      <w:r w:rsidRPr="00F62462">
        <w:rPr>
          <w:b/>
          <w:noProof/>
        </w:rPr>
        <w:t>6</w:t>
      </w:r>
      <w:r w:rsidRPr="00F62462">
        <w:rPr>
          <w:noProof/>
        </w:rPr>
        <w:t>: p. e21492.</w:t>
      </w:r>
    </w:p>
    <w:p w:rsidR="00AA193A" w:rsidRPr="00F62462" w:rsidRDefault="00AA193A" w:rsidP="00AA193A">
      <w:pPr>
        <w:pStyle w:val="EndNoteBibliography"/>
        <w:ind w:left="720"/>
        <w:rPr>
          <w:noProof/>
        </w:rPr>
      </w:pPr>
      <w:r w:rsidRPr="00AA193A">
        <w:rPr>
          <w:noProof/>
        </w:rPr>
        <w:t>在这里，我们实施循环神经网络的基于奖励的训练，其中价值网络通过使用决策网络的活动来指导学习以预测未来奖励。</w:t>
      </w:r>
    </w:p>
    <w:p w:rsidR="00F62462" w:rsidRDefault="00F62462" w:rsidP="00F62462">
      <w:pPr>
        <w:pStyle w:val="EndNoteBibliography"/>
        <w:ind w:left="720" w:hanging="720"/>
        <w:rPr>
          <w:noProof/>
        </w:rPr>
      </w:pPr>
      <w:r w:rsidRPr="00F62462">
        <w:rPr>
          <w:noProof/>
        </w:rPr>
        <w:t>50.</w:t>
      </w:r>
      <w:r w:rsidRPr="00F62462">
        <w:rPr>
          <w:noProof/>
        </w:rPr>
        <w:tab/>
        <w:t xml:space="preserve">Srivastava, N., et al., </w:t>
      </w:r>
      <w:r w:rsidRPr="00F62462">
        <w:rPr>
          <w:i/>
          <w:noProof/>
        </w:rPr>
        <w:t>Dropout: a simple way to prevent neural networks from overfitting.</w:t>
      </w:r>
      <w:r w:rsidRPr="00F62462">
        <w:rPr>
          <w:noProof/>
        </w:rPr>
        <w:t xml:space="preserve"> 2014. </w:t>
      </w:r>
      <w:r w:rsidRPr="00F62462">
        <w:rPr>
          <w:b/>
          <w:noProof/>
        </w:rPr>
        <w:t>15</w:t>
      </w:r>
      <w:r w:rsidRPr="00F62462">
        <w:rPr>
          <w:noProof/>
        </w:rPr>
        <w:t>(1): p. 1929-1958.</w:t>
      </w:r>
    </w:p>
    <w:p w:rsidR="00FC22DE" w:rsidRPr="00F62462" w:rsidRDefault="00FC22DE" w:rsidP="00FC22DE">
      <w:pPr>
        <w:pStyle w:val="EndNoteBibliography"/>
        <w:ind w:left="720"/>
        <w:rPr>
          <w:noProof/>
        </w:rPr>
      </w:pPr>
      <w:r w:rsidRPr="00FC22DE">
        <w:rPr>
          <w:noProof/>
        </w:rPr>
        <w:t>Weshow认为，</w:t>
      </w:r>
      <w:r>
        <w:rPr>
          <w:rFonts w:hint="eastAsia"/>
          <w:noProof/>
        </w:rPr>
        <w:t>Dropout</w:t>
      </w:r>
      <w:r w:rsidRPr="00FC22DE">
        <w:rPr>
          <w:rFonts w:hint="eastAsia"/>
          <w:noProof/>
        </w:rPr>
        <w:t>可</w:t>
      </w:r>
      <w:r w:rsidRPr="00FC22DE">
        <w:rPr>
          <w:noProof/>
        </w:rPr>
        <w:t>以提高神经网络在视觉，语音识别，文档分类和计算生物学方面的监督学习能力，在许多基准数据集上获得最先进的结果。</w:t>
      </w:r>
    </w:p>
    <w:p w:rsidR="00F62462" w:rsidRPr="00F62462" w:rsidRDefault="00F62462" w:rsidP="00F62462">
      <w:pPr>
        <w:pStyle w:val="EndNoteBibliography"/>
        <w:ind w:left="720" w:hanging="720"/>
        <w:rPr>
          <w:noProof/>
        </w:rPr>
      </w:pPr>
      <w:r w:rsidRPr="00F62462">
        <w:rPr>
          <w:noProof/>
        </w:rPr>
        <w:t>51.</w:t>
      </w:r>
      <w:r w:rsidRPr="00F62462">
        <w:rPr>
          <w:noProof/>
        </w:rPr>
        <w:tab/>
        <w:t xml:space="preserve">Sutton, R. and A. Barto, </w:t>
      </w:r>
      <w:r w:rsidRPr="00F62462">
        <w:rPr>
          <w:i/>
          <w:noProof/>
        </w:rPr>
        <w:t>Reinforcement Learning: An Introduction Vol. 1 MIT press</w:t>
      </w:r>
      <w:r w:rsidRPr="00F62462">
        <w:rPr>
          <w:noProof/>
        </w:rPr>
        <w:t>. 1998, Cambridge.</w:t>
      </w:r>
    </w:p>
    <w:p w:rsidR="00F62462" w:rsidRPr="00F62462" w:rsidRDefault="00F62462" w:rsidP="00F62462">
      <w:pPr>
        <w:pStyle w:val="EndNoteBibliography"/>
        <w:ind w:left="720" w:hanging="720"/>
        <w:rPr>
          <w:noProof/>
        </w:rPr>
      </w:pPr>
      <w:r w:rsidRPr="00F62462">
        <w:rPr>
          <w:noProof/>
        </w:rPr>
        <w:t>52.</w:t>
      </w:r>
      <w:r w:rsidRPr="00F62462">
        <w:rPr>
          <w:noProof/>
        </w:rPr>
        <w:tab/>
        <w:t xml:space="preserve">Sutton, R.S., et al. </w:t>
      </w:r>
      <w:r w:rsidRPr="00F62462">
        <w:rPr>
          <w:i/>
          <w:noProof/>
        </w:rPr>
        <w:t>Policy gradient methods for reinforcement learning with function approximation</w:t>
      </w:r>
      <w:r w:rsidRPr="00F62462">
        <w:rPr>
          <w:noProof/>
        </w:rPr>
        <w:t xml:space="preserve">. in </w:t>
      </w:r>
      <w:r w:rsidRPr="00F62462">
        <w:rPr>
          <w:i/>
          <w:noProof/>
        </w:rPr>
        <w:t>Advances in neural information processing systems</w:t>
      </w:r>
      <w:r w:rsidRPr="00F62462">
        <w:rPr>
          <w:noProof/>
        </w:rPr>
        <w:t>. 2000.</w:t>
      </w:r>
    </w:p>
    <w:p w:rsidR="00F62462" w:rsidRPr="00F62462" w:rsidRDefault="00F62462" w:rsidP="00F62462">
      <w:pPr>
        <w:pStyle w:val="EndNoteBibliography"/>
        <w:ind w:left="720" w:hanging="720"/>
        <w:rPr>
          <w:noProof/>
        </w:rPr>
      </w:pPr>
      <w:r w:rsidRPr="00F62462">
        <w:rPr>
          <w:noProof/>
        </w:rPr>
        <w:t>53.</w:t>
      </w:r>
      <w:r w:rsidRPr="00F62462">
        <w:rPr>
          <w:noProof/>
        </w:rPr>
        <w:tab/>
        <w:t xml:space="preserve">Thistlethwaite, D.J.P.b., </w:t>
      </w:r>
      <w:r w:rsidRPr="00F62462">
        <w:rPr>
          <w:i/>
          <w:noProof/>
        </w:rPr>
        <w:t>A critical review of latent learning and related experiments.</w:t>
      </w:r>
      <w:r w:rsidRPr="00F62462">
        <w:rPr>
          <w:noProof/>
        </w:rPr>
        <w:t xml:space="preserve"> 1951. </w:t>
      </w:r>
      <w:r w:rsidRPr="00F62462">
        <w:rPr>
          <w:b/>
          <w:noProof/>
        </w:rPr>
        <w:t>48</w:t>
      </w:r>
      <w:r w:rsidRPr="00F62462">
        <w:rPr>
          <w:noProof/>
        </w:rPr>
        <w:t>(2): p. 97.</w:t>
      </w:r>
    </w:p>
    <w:p w:rsidR="00F62462" w:rsidRDefault="00F62462" w:rsidP="00F62462">
      <w:pPr>
        <w:pStyle w:val="EndNoteBibliography"/>
        <w:ind w:left="720" w:hanging="720"/>
        <w:rPr>
          <w:noProof/>
        </w:rPr>
      </w:pPr>
      <w:r w:rsidRPr="00F62462">
        <w:rPr>
          <w:noProof/>
        </w:rPr>
        <w:t>54.</w:t>
      </w:r>
      <w:r w:rsidRPr="00F62462">
        <w:rPr>
          <w:noProof/>
        </w:rPr>
        <w:tab/>
        <w:t xml:space="preserve">Todd, M.T., Y. Niv, and J.D. Cohen. </w:t>
      </w:r>
      <w:r w:rsidRPr="00F62462">
        <w:rPr>
          <w:i/>
          <w:noProof/>
        </w:rPr>
        <w:t>Learning to use working memory in partially observable environments through dopaminergic reinforcement</w:t>
      </w:r>
      <w:r w:rsidRPr="00F62462">
        <w:rPr>
          <w:noProof/>
        </w:rPr>
        <w:t xml:space="preserve">. in </w:t>
      </w:r>
      <w:r w:rsidRPr="00F62462">
        <w:rPr>
          <w:i/>
          <w:noProof/>
        </w:rPr>
        <w:t>Advances in neural information processing systems</w:t>
      </w:r>
      <w:r w:rsidRPr="00F62462">
        <w:rPr>
          <w:noProof/>
        </w:rPr>
        <w:t>. 2009.</w:t>
      </w:r>
    </w:p>
    <w:p w:rsidR="00343684" w:rsidRPr="00F62462" w:rsidRDefault="00343684" w:rsidP="00343684">
      <w:pPr>
        <w:pStyle w:val="EndNoteBibliography"/>
        <w:ind w:left="720"/>
        <w:rPr>
          <w:noProof/>
        </w:rPr>
      </w:pPr>
      <w:r w:rsidRPr="00343684">
        <w:rPr>
          <w:noProof/>
        </w:rPr>
        <w:t>我们将机器学习中关于使用有限记忆系统的想法集中在一起因此，我们提出了一个规范的门控模型，该模型通过在线时间差分方法学习使用工作记忆来最大化一般部分可观察设置中的打折未来奖励。该模型成功地解决了基准工作记忆问题，并表现出类似于那些的限制。</w:t>
      </w:r>
    </w:p>
    <w:p w:rsidR="00F62462" w:rsidRPr="00F62462" w:rsidRDefault="00F62462" w:rsidP="00F62462">
      <w:pPr>
        <w:pStyle w:val="EndNoteBibliography"/>
        <w:ind w:left="720" w:hanging="720"/>
        <w:rPr>
          <w:noProof/>
        </w:rPr>
      </w:pPr>
      <w:r w:rsidRPr="00F62462">
        <w:rPr>
          <w:noProof/>
        </w:rPr>
        <w:t>55.</w:t>
      </w:r>
      <w:r w:rsidRPr="00F62462">
        <w:rPr>
          <w:noProof/>
        </w:rPr>
        <w:tab/>
        <w:t xml:space="preserve">Tolman, E.C. and C.H.J.U.o.C.p.i.p. Honzik, </w:t>
      </w:r>
      <w:r w:rsidRPr="00F62462">
        <w:rPr>
          <w:i/>
          <w:noProof/>
        </w:rPr>
        <w:t>Introduction and removal of reward, and maze performance in rats.</w:t>
      </w:r>
      <w:r w:rsidRPr="00F62462">
        <w:rPr>
          <w:noProof/>
        </w:rPr>
        <w:t xml:space="preserve"> 1930.</w:t>
      </w:r>
    </w:p>
    <w:p w:rsidR="00F62462" w:rsidRPr="00F62462" w:rsidRDefault="00F62462" w:rsidP="00F62462">
      <w:pPr>
        <w:pStyle w:val="EndNoteBibliography"/>
        <w:ind w:left="720" w:hanging="720"/>
        <w:rPr>
          <w:noProof/>
        </w:rPr>
      </w:pPr>
      <w:r w:rsidRPr="00F62462">
        <w:rPr>
          <w:noProof/>
        </w:rPr>
        <w:t>56.</w:t>
      </w:r>
      <w:r w:rsidRPr="00F62462">
        <w:rPr>
          <w:noProof/>
        </w:rPr>
        <w:tab/>
        <w:t xml:space="preserve">Tolman, E.C.J.P.r., </w:t>
      </w:r>
      <w:r w:rsidRPr="00F62462">
        <w:rPr>
          <w:i/>
          <w:noProof/>
        </w:rPr>
        <w:t>Cognitive maps in rats and men.</w:t>
      </w:r>
      <w:r w:rsidRPr="00F62462">
        <w:rPr>
          <w:noProof/>
        </w:rPr>
        <w:t xml:space="preserve"> 1948. </w:t>
      </w:r>
      <w:r w:rsidRPr="00F62462">
        <w:rPr>
          <w:b/>
          <w:noProof/>
        </w:rPr>
        <w:t>55</w:t>
      </w:r>
      <w:r w:rsidRPr="00F62462">
        <w:rPr>
          <w:noProof/>
        </w:rPr>
        <w:t>(4): p. 189.</w:t>
      </w:r>
    </w:p>
    <w:p w:rsidR="00F62462" w:rsidRDefault="00F62462" w:rsidP="00F62462">
      <w:pPr>
        <w:pStyle w:val="EndNoteBibliography"/>
        <w:ind w:left="720" w:hanging="720"/>
        <w:rPr>
          <w:noProof/>
        </w:rPr>
      </w:pPr>
      <w:r w:rsidRPr="00F62462">
        <w:rPr>
          <w:noProof/>
        </w:rPr>
        <w:t>57.</w:t>
      </w:r>
      <w:r w:rsidRPr="00F62462">
        <w:rPr>
          <w:noProof/>
        </w:rPr>
        <w:tab/>
        <w:t xml:space="preserve">Tse, D., et al., </w:t>
      </w:r>
      <w:r w:rsidRPr="00F62462">
        <w:rPr>
          <w:i/>
          <w:noProof/>
        </w:rPr>
        <w:t>Schemas and memory consolidation.</w:t>
      </w:r>
      <w:r w:rsidRPr="00F62462">
        <w:rPr>
          <w:noProof/>
        </w:rPr>
        <w:t xml:space="preserve"> 2007. </w:t>
      </w:r>
      <w:r w:rsidRPr="00F62462">
        <w:rPr>
          <w:b/>
          <w:noProof/>
        </w:rPr>
        <w:t>316</w:t>
      </w:r>
      <w:r w:rsidRPr="00F62462">
        <w:rPr>
          <w:noProof/>
        </w:rPr>
        <w:t>(5821): p. 76-82.</w:t>
      </w:r>
    </w:p>
    <w:p w:rsidR="00B96CAC" w:rsidRPr="00F62462" w:rsidRDefault="00B96CAC" w:rsidP="00B96CAC">
      <w:pPr>
        <w:pStyle w:val="EndNoteBibliography"/>
        <w:ind w:left="720"/>
        <w:rPr>
          <w:noProof/>
        </w:rPr>
      </w:pPr>
      <w:r w:rsidRPr="00B96CAC">
        <w:rPr>
          <w:noProof/>
        </w:rPr>
        <w:t>在对大鼠使用海马依赖性配对相关任务的实验中，随着时间的推移，随着推定的新皮质模式的逐渐发展，风味 - 地方关联的记忆变得持久。 仅针对一项试验训练的新痕迹随后被同化并且迅速地与海马无关。 在一次试验学习期间，模式也在创建持久的联想记忆表示中起到了因果作用。 新皮层图式的概念可以将知识结构的心理记录与系统记忆整合的神经生物学理论联系起来。</w:t>
      </w:r>
    </w:p>
    <w:p w:rsidR="00F62462" w:rsidRDefault="00F62462" w:rsidP="00F62462">
      <w:pPr>
        <w:pStyle w:val="EndNoteBibliography"/>
        <w:ind w:left="720" w:hanging="720"/>
        <w:rPr>
          <w:noProof/>
        </w:rPr>
      </w:pPr>
      <w:r w:rsidRPr="00F62462">
        <w:rPr>
          <w:noProof/>
        </w:rPr>
        <w:t>58.</w:t>
      </w:r>
      <w:r w:rsidRPr="00F62462">
        <w:rPr>
          <w:noProof/>
        </w:rPr>
        <w:tab/>
        <w:t xml:space="preserve">Wang, J.X., et al., </w:t>
      </w:r>
      <w:r w:rsidRPr="00F62462">
        <w:rPr>
          <w:i/>
          <w:noProof/>
        </w:rPr>
        <w:t>Learning to reinforcement learn.</w:t>
      </w:r>
      <w:r w:rsidRPr="00F62462">
        <w:rPr>
          <w:noProof/>
        </w:rPr>
        <w:t xml:space="preserve"> 2016.</w:t>
      </w:r>
    </w:p>
    <w:p w:rsidR="008605B4" w:rsidRPr="00F62462" w:rsidRDefault="008605B4" w:rsidP="008605B4">
      <w:pPr>
        <w:pStyle w:val="EndNoteBibliography"/>
        <w:ind w:left="720"/>
        <w:rPr>
          <w:noProof/>
        </w:rPr>
      </w:pPr>
      <w:r w:rsidRPr="008605B4">
        <w:rPr>
          <w:noProof/>
        </w:rPr>
        <w:t>在目前的工作中，我们介绍了一种应对这一挑战的新方法，我们将其称为深度元强化学习。以前的工作表明，经常性网络可以在完全监督的环境中支持元学习。我们将此方法扩展到RL设置。出现的是使用一种RL算法训练的系统，但其重复动态实现了第二个完全独立的RL过程。第二种学习的RL算法可以以任意方式与原始算法不同。重要的是，因为它是学习的，所以它被配置为利用训练域中的结构。</w:t>
      </w:r>
    </w:p>
    <w:p w:rsidR="00F62462" w:rsidRPr="00F62462" w:rsidRDefault="00F62462" w:rsidP="00F62462">
      <w:pPr>
        <w:pStyle w:val="EndNoteBibliography"/>
        <w:ind w:left="720" w:hanging="720"/>
        <w:rPr>
          <w:noProof/>
        </w:rPr>
      </w:pPr>
      <w:r w:rsidRPr="00F62462">
        <w:rPr>
          <w:noProof/>
        </w:rPr>
        <w:t>59.</w:t>
      </w:r>
      <w:r w:rsidRPr="00F62462">
        <w:rPr>
          <w:noProof/>
        </w:rPr>
        <w:tab/>
        <w:t xml:space="preserve">Washburn, D.A. and J.P.J.I.J.o.C.P. Gulledge, </w:t>
      </w:r>
      <w:r w:rsidRPr="00F62462">
        <w:rPr>
          <w:i/>
          <w:noProof/>
        </w:rPr>
        <w:t>A species difference in visuospatial memory in adult humans and rhesus monkeys: The concentration game.</w:t>
      </w:r>
      <w:r w:rsidRPr="00F62462">
        <w:rPr>
          <w:noProof/>
        </w:rPr>
        <w:t xml:space="preserve"> 2002. </w:t>
      </w:r>
      <w:r w:rsidRPr="00F62462">
        <w:rPr>
          <w:b/>
          <w:noProof/>
        </w:rPr>
        <w:t>15</w:t>
      </w:r>
      <w:r w:rsidRPr="00F62462">
        <w:rPr>
          <w:noProof/>
        </w:rPr>
        <w:t>(4).</w:t>
      </w:r>
    </w:p>
    <w:p w:rsidR="00F62462" w:rsidRPr="00F62462" w:rsidRDefault="00F62462" w:rsidP="00F62462">
      <w:pPr>
        <w:pStyle w:val="EndNoteBibliography"/>
        <w:ind w:left="720" w:hanging="720"/>
        <w:rPr>
          <w:noProof/>
        </w:rPr>
      </w:pPr>
      <w:r w:rsidRPr="00F62462">
        <w:rPr>
          <w:noProof/>
        </w:rPr>
        <w:t>60.</w:t>
      </w:r>
      <w:r w:rsidRPr="00F62462">
        <w:rPr>
          <w:noProof/>
        </w:rPr>
        <w:tab/>
        <w:t xml:space="preserve">Werbos, P.J.J.P.o.t.I., </w:t>
      </w:r>
      <w:r w:rsidRPr="00F62462">
        <w:rPr>
          <w:i/>
          <w:noProof/>
        </w:rPr>
        <w:t>Backpropagation through time: what it does and how to do it.</w:t>
      </w:r>
      <w:r w:rsidRPr="00F62462">
        <w:rPr>
          <w:noProof/>
        </w:rPr>
        <w:t xml:space="preserve"> 1990. </w:t>
      </w:r>
      <w:r w:rsidRPr="00F62462">
        <w:rPr>
          <w:b/>
          <w:noProof/>
        </w:rPr>
        <w:t>78</w:t>
      </w:r>
      <w:r w:rsidRPr="00F62462">
        <w:rPr>
          <w:noProof/>
        </w:rPr>
        <w:t>(10): p. 1550-1560.</w:t>
      </w:r>
    </w:p>
    <w:p w:rsidR="00F62462" w:rsidRPr="00F62462" w:rsidRDefault="00F62462" w:rsidP="00F62462">
      <w:pPr>
        <w:pStyle w:val="EndNoteBibliography"/>
        <w:ind w:left="720" w:hanging="720"/>
        <w:rPr>
          <w:noProof/>
        </w:rPr>
      </w:pPr>
      <w:r w:rsidRPr="00F62462">
        <w:rPr>
          <w:noProof/>
        </w:rPr>
        <w:t>61.</w:t>
      </w:r>
      <w:r w:rsidRPr="00F62462">
        <w:rPr>
          <w:noProof/>
        </w:rPr>
        <w:tab/>
        <w:t xml:space="preserve">Weston, J., S. Chopra, and A.J.a.p.a. Bordes, </w:t>
      </w:r>
      <w:r w:rsidRPr="00F62462">
        <w:rPr>
          <w:i/>
          <w:noProof/>
        </w:rPr>
        <w:t>Memory networks.</w:t>
      </w:r>
      <w:r w:rsidRPr="00F62462">
        <w:rPr>
          <w:noProof/>
        </w:rPr>
        <w:t xml:space="preserve"> 2014.</w:t>
      </w:r>
    </w:p>
    <w:p w:rsidR="00F62462" w:rsidRPr="00F62462" w:rsidRDefault="00F62462" w:rsidP="00F62462">
      <w:pPr>
        <w:pStyle w:val="EndNoteBibliography"/>
        <w:ind w:left="720" w:hanging="720"/>
        <w:rPr>
          <w:noProof/>
        </w:rPr>
      </w:pPr>
      <w:r w:rsidRPr="00F62462">
        <w:rPr>
          <w:noProof/>
        </w:rPr>
        <w:t>62.</w:t>
      </w:r>
      <w:r w:rsidRPr="00F62462">
        <w:rPr>
          <w:noProof/>
        </w:rPr>
        <w:tab/>
        <w:t xml:space="preserve">Wise, S.P. and E.A.J.T.i.n. Murray, </w:t>
      </w:r>
      <w:r w:rsidRPr="00F62462">
        <w:rPr>
          <w:i/>
          <w:noProof/>
        </w:rPr>
        <w:t>Arbitrary associations between antecedents and actions.</w:t>
      </w:r>
      <w:r w:rsidRPr="00F62462">
        <w:rPr>
          <w:noProof/>
        </w:rPr>
        <w:t xml:space="preserve"> </w:t>
      </w:r>
      <w:r w:rsidRPr="00F62462">
        <w:rPr>
          <w:noProof/>
        </w:rPr>
        <w:lastRenderedPageBreak/>
        <w:t xml:space="preserve">2000. </w:t>
      </w:r>
      <w:r w:rsidRPr="00F62462">
        <w:rPr>
          <w:b/>
          <w:noProof/>
        </w:rPr>
        <w:t>23</w:t>
      </w:r>
      <w:r w:rsidRPr="00F62462">
        <w:rPr>
          <w:noProof/>
        </w:rPr>
        <w:t>(6): p. 271-276.</w:t>
      </w:r>
    </w:p>
    <w:p w:rsidR="00F62462" w:rsidRDefault="00F62462">
      <w:r>
        <w:fldChar w:fldCharType="end"/>
      </w:r>
    </w:p>
    <w:sectPr w:rsidR="00F62462" w:rsidSect="00870C0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sszzr0dlxset3ewtrovwee79p29ws5zdzas&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record-ids&gt;&lt;/item&gt;&lt;/Libraries&gt;"/>
  </w:docVars>
  <w:rsids>
    <w:rsidRoot w:val="00F62462"/>
    <w:rsid w:val="000C4CAF"/>
    <w:rsid w:val="00113408"/>
    <w:rsid w:val="0014138C"/>
    <w:rsid w:val="0017622F"/>
    <w:rsid w:val="0019191D"/>
    <w:rsid w:val="00197C47"/>
    <w:rsid w:val="00204368"/>
    <w:rsid w:val="00230AA6"/>
    <w:rsid w:val="00241E60"/>
    <w:rsid w:val="00311FB7"/>
    <w:rsid w:val="00343684"/>
    <w:rsid w:val="0034710A"/>
    <w:rsid w:val="003B0550"/>
    <w:rsid w:val="003C08EA"/>
    <w:rsid w:val="004F6ADF"/>
    <w:rsid w:val="005013ED"/>
    <w:rsid w:val="00514722"/>
    <w:rsid w:val="00555B7A"/>
    <w:rsid w:val="00580DBC"/>
    <w:rsid w:val="005F0D94"/>
    <w:rsid w:val="0061480D"/>
    <w:rsid w:val="00624BBA"/>
    <w:rsid w:val="00637350"/>
    <w:rsid w:val="00655E61"/>
    <w:rsid w:val="006912BA"/>
    <w:rsid w:val="007112EC"/>
    <w:rsid w:val="00785A05"/>
    <w:rsid w:val="008321AB"/>
    <w:rsid w:val="008605B4"/>
    <w:rsid w:val="00861A9D"/>
    <w:rsid w:val="00870C07"/>
    <w:rsid w:val="00901AC2"/>
    <w:rsid w:val="00960399"/>
    <w:rsid w:val="00AA193A"/>
    <w:rsid w:val="00AC4D50"/>
    <w:rsid w:val="00AD7489"/>
    <w:rsid w:val="00B24BA0"/>
    <w:rsid w:val="00B9267C"/>
    <w:rsid w:val="00B9385A"/>
    <w:rsid w:val="00B96CAC"/>
    <w:rsid w:val="00DD6D56"/>
    <w:rsid w:val="00E25F14"/>
    <w:rsid w:val="00F33A9A"/>
    <w:rsid w:val="00F35B5B"/>
    <w:rsid w:val="00F62462"/>
    <w:rsid w:val="00FB2CED"/>
    <w:rsid w:val="00FC22DE"/>
    <w:rsid w:val="00FE0E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233BA9"/>
  <w15:chartTrackingRefBased/>
  <w15:docId w15:val="{700A054C-8BD0-AD44-9271-77ACBDF20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F62462"/>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F62462"/>
    <w:rPr>
      <w:rFonts w:ascii="DengXian" w:eastAsia="DengXian" w:hAnsi="DengXian"/>
      <w:sz w:val="20"/>
    </w:rPr>
  </w:style>
  <w:style w:type="paragraph" w:customStyle="1" w:styleId="EndNoteBibliography">
    <w:name w:val="EndNote Bibliography"/>
    <w:basedOn w:val="a"/>
    <w:link w:val="EndNoteBibliography0"/>
    <w:rsid w:val="00F62462"/>
    <w:rPr>
      <w:rFonts w:ascii="DengXian" w:eastAsia="DengXian" w:hAnsi="DengXian"/>
      <w:sz w:val="20"/>
    </w:rPr>
  </w:style>
  <w:style w:type="character" w:customStyle="1" w:styleId="EndNoteBibliography0">
    <w:name w:val="EndNote Bibliography 字符"/>
    <w:basedOn w:val="a0"/>
    <w:link w:val="EndNoteBibliography"/>
    <w:rsid w:val="00F62462"/>
    <w:rPr>
      <w:rFonts w:ascii="DengXian" w:eastAsia="DengXian" w:hAnsi="DengXian"/>
      <w:sz w:val="20"/>
    </w:rPr>
  </w:style>
  <w:style w:type="character" w:customStyle="1" w:styleId="tlid-translation">
    <w:name w:val="tlid-translation"/>
    <w:basedOn w:val="a0"/>
    <w:rsid w:val="00832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1117089">
      <w:bodyDiv w:val="1"/>
      <w:marLeft w:val="0"/>
      <w:marRight w:val="0"/>
      <w:marTop w:val="0"/>
      <w:marBottom w:val="0"/>
      <w:divBdr>
        <w:top w:val="none" w:sz="0" w:space="0" w:color="auto"/>
        <w:left w:val="none" w:sz="0" w:space="0" w:color="auto"/>
        <w:bottom w:val="none" w:sz="0" w:space="0" w:color="auto"/>
        <w:right w:val="none" w:sz="0" w:space="0" w:color="auto"/>
      </w:divBdr>
    </w:div>
    <w:div w:id="1577125869">
      <w:bodyDiv w:val="1"/>
      <w:marLeft w:val="0"/>
      <w:marRight w:val="0"/>
      <w:marTop w:val="0"/>
      <w:marBottom w:val="0"/>
      <w:divBdr>
        <w:top w:val="none" w:sz="0" w:space="0" w:color="auto"/>
        <w:left w:val="none" w:sz="0" w:space="0" w:color="auto"/>
        <w:bottom w:val="none" w:sz="0" w:space="0" w:color="auto"/>
        <w:right w:val="none" w:sz="0" w:space="0" w:color="auto"/>
      </w:divBdr>
    </w:div>
    <w:div w:id="2067411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7</Pages>
  <Words>1890</Words>
  <Characters>10776</Characters>
  <Application>Microsoft Office Word</Application>
  <DocSecurity>0</DocSecurity>
  <Lines>89</Lines>
  <Paragraphs>25</Paragraphs>
  <ScaleCrop>false</ScaleCrop>
  <Company/>
  <LinksUpToDate>false</LinksUpToDate>
  <CharactersWithSpaces>1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 正圆</dc:creator>
  <cp:keywords/>
  <dc:description/>
  <cp:lastModifiedBy>沈 正圆</cp:lastModifiedBy>
  <cp:revision>47</cp:revision>
  <dcterms:created xsi:type="dcterms:W3CDTF">2019-03-07T11:51:00Z</dcterms:created>
  <dcterms:modified xsi:type="dcterms:W3CDTF">2019-03-08T02:48:00Z</dcterms:modified>
</cp:coreProperties>
</file>